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w:t>
      </w:r>
      <w:bookmarkStart w:id="0" w:name="_GoBack"/>
      <w:bookmarkEnd w:id="0"/>
      <w:r>
        <w:rPr>
          <w:b/>
          <w:sz w:val="24"/>
          <w:szCs w:val="24"/>
        </w:rPr>
        <w:t>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449D7D6A" w14:textId="77777777" w:rsidR="009803E4" w:rsidRPr="00E764BE" w:rsidRDefault="009803E4" w:rsidP="009803E4">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68E130E2" w14:textId="77777777" w:rsidR="009803E4" w:rsidRPr="00E764BE" w:rsidRDefault="009803E4" w:rsidP="009803E4">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221D4517" w14:textId="1BD59CDC" w:rsidR="009803E4" w:rsidRDefault="009803E4" w:rsidP="00B770AF">
      <w:pPr>
        <w:spacing w:before="100" w:beforeAutospacing="1"/>
        <w:rPr>
          <w:sz w:val="24"/>
          <w:szCs w:val="24"/>
        </w:rPr>
      </w:pPr>
      <w:r>
        <w:rPr>
          <w:sz w:val="24"/>
          <w:szCs w:val="24"/>
          <w:vertAlign w:val="superscript"/>
        </w:rPr>
        <w:t>3</w:t>
      </w:r>
      <w:r>
        <w:rPr>
          <w:sz w:val="24"/>
          <w:szCs w:val="24"/>
        </w:rPr>
        <w:t xml:space="preserve">Department of </w:t>
      </w:r>
      <w:r w:rsidR="00F24E9B">
        <w:rPr>
          <w:sz w:val="24"/>
          <w:szCs w:val="24"/>
        </w:rPr>
        <w:t>Agriculture</w:t>
      </w:r>
      <w:r>
        <w:rPr>
          <w:sz w:val="24"/>
          <w:szCs w:val="24"/>
        </w:rPr>
        <w:t xml:space="preserv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57F047EA" w14:textId="77777777" w:rsidR="009803E4" w:rsidRPr="00CE7E3C" w:rsidRDefault="009803E4" w:rsidP="009803E4">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803BD91" w14:textId="77777777" w:rsidR="009803E4" w:rsidRPr="00E764BE" w:rsidRDefault="009803E4" w:rsidP="009803E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53829296" w14:textId="01200F81"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w:t>
      </w:r>
      <w:r w:rsidR="000A6823">
        <w:rPr>
          <w:sz w:val="24"/>
          <w:szCs w:val="24"/>
        </w:rPr>
        <w:lastRenderedPageBreak/>
        <w:t xml:space="preserve">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 xml:space="preserve">where alleles </w:t>
      </w:r>
      <w:r w:rsidR="004F012E">
        <w:rPr>
          <w:sz w:val="24"/>
          <w:szCs w:val="24"/>
        </w:rPr>
        <w:t xml:space="preserve">modulated </w:t>
      </w:r>
      <w:r w:rsidR="00833029">
        <w:rPr>
          <w:sz w:val="24"/>
          <w:szCs w:val="24"/>
        </w:rPr>
        <w:t>virulence on</w:t>
      </w:r>
      <w:r w:rsidR="005A32CB">
        <w:rPr>
          <w:sz w:val="24"/>
          <w:szCs w:val="24"/>
        </w:rPr>
        <w:t xml:space="preserve"> distinct tomato accession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w:t>
      </w:r>
      <w:proofErr w:type="spellStart"/>
      <w:r w:rsidR="00BA6180" w:rsidRPr="00E764BE">
        <w:rPr>
          <w:sz w:val="24"/>
          <w:szCs w:val="24"/>
        </w:rPr>
        <w:t>flagellin</w:t>
      </w:r>
      <w:proofErr w:type="spellEnd"/>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BA99A3D"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ED1C13" w:rsidRPr="00ED1C13">
        <w:rPr>
          <w:sz w:val="24"/>
          <w:szCs w:val="24"/>
        </w:rPr>
        <w:t xml:space="preserve"> </w:t>
      </w:r>
      <w:r w:rsidR="001C5DE1">
        <w:rPr>
          <w:sz w:val="24"/>
          <w:szCs w:val="24"/>
        </w:rPr>
        <w:fldChar w:fldCharType="begin"/>
      </w:r>
      <w:r w:rsidR="001C5DE1">
        <w:rPr>
          <w:sz w:val="24"/>
          <w:szCs w:val="24"/>
        </w:rPr>
        <w:instrText xml:space="preserve"> ADDIN EN.CITE &lt;EndNote&gt;&lt;Cite ExcludeYear="1"&gt;&lt;Author&gt;Pedras&lt;/Author&gt;&lt;Year&gt;2005&lt;/Year&gt;&lt;RecNum&gt;583&lt;/RecNum&gt;&lt;DisplayText&gt;(Pedras and Ahiahonu , Pedras, Hossain et al.)&lt;/DisplayText&gt;&lt;record&gt;&lt;rec-number&gt;583&lt;/rec-number&gt;&lt;foreign-keys&gt;&lt;key app="EN" db-id="0pazvxt5kzzzd0er9pcprt0759frxeawtzpf" timestamp="1506450181"&gt;583&lt;/key&gt;&lt;/foreign-keys&gt;&lt;ref-type name="Journal Article"&gt;17&lt;/ref-type&gt;&lt;contributors&gt;&lt;authors&gt;&lt;author&gt;Pedras, M Soledade C&lt;/author&gt;&lt;author&gt;Ahiahonu, Pearson WK&lt;/author&gt;&lt;/authors&gt;&lt;/contributors&gt;&lt;titles&gt;&lt;title&gt;Metabolism and detoxification of phytoalexins and analogs by phytopathogenic fungi&lt;/title&gt;&lt;secondary-title&gt;Phytochemistry&lt;/secondary-title&gt;&lt;/titles&gt;&lt;periodical&gt;&lt;full-title&gt;Phytochemistry&lt;/full-title&gt;&lt;/periodical&gt;&lt;pages&gt;391-411&lt;/pages&gt;&lt;volume&gt;66&lt;/volume&gt;&lt;number&gt;4&lt;/number&gt;&lt;dates&gt;&lt;year&gt;2005&lt;/year&gt;&lt;/dates&gt;&lt;isbn&gt;0031-9422&lt;/isbn&gt;&lt;urls&gt;&lt;/urls&gt;&lt;/record&gt;&lt;/Cite&gt;&lt;Cite ExcludeYear="1"&gt;&lt;Author&gt;Pedras&lt;/Author&gt;&lt;Year&gt;2011&lt;/Year&gt;&lt;RecNum&gt;582&lt;/RecNum&gt;&lt;record&gt;&lt;rec-number&gt;582&lt;/rec-number&gt;&lt;foreign-keys&gt;&lt;key app="EN" db-id="0pazvxt5kzzzd0er9pcprt0759frxeawtzpf" timestamp="1506449906"&gt;582&lt;/key&gt;&lt;/foreign-keys&gt;&lt;ref-type name="Journal Article"&gt;17&lt;/ref-type&gt;&lt;contributors&gt;&lt;authors&gt;&lt;author&gt;Pedras, M Soledade C&lt;/author&gt;&lt;author&gt;Hossain, Sajjad&lt;/author&gt;&lt;author&gt;Snitynsky, Ryan B&lt;/author&gt;&lt;/authors&gt;&lt;/contributors&gt;&lt;titles&gt;&lt;title&gt;Detoxification of cruciferous phytoalexins in Botrytis cinerea: Spontaneous dimerization of a camalexin metabolite&lt;/title&gt;&lt;secondary-title&gt;Phytochemistry&lt;/secondary-title&gt;&lt;/titles&gt;&lt;periodical&gt;&lt;full-title&gt;Phytochemistry&lt;/full-title&gt;&lt;/periodical&gt;&lt;pages&gt;199-206&lt;/pages&gt;&lt;volume&gt;72&lt;/volume&gt;&lt;number&gt;2&lt;/number&gt;&lt;dates&gt;&lt;year&gt;2011&lt;/year&gt;&lt;/dates&gt;&lt;isbn&gt;0031-9422&lt;/isbn&gt;&lt;urls&gt;&lt;/urls&gt;&lt;/record&gt;&lt;/Cite&gt;&lt;/EndNote&gt;</w:instrText>
      </w:r>
      <w:r w:rsidR="001C5DE1">
        <w:rPr>
          <w:sz w:val="24"/>
          <w:szCs w:val="24"/>
        </w:rPr>
        <w:fldChar w:fldCharType="separate"/>
      </w:r>
      <w:r w:rsidR="001C5DE1">
        <w:rPr>
          <w:noProof/>
          <w:sz w:val="24"/>
          <w:szCs w:val="24"/>
        </w:rPr>
        <w:t>(Pedras and Ahiahonu , Pedras, Hossain et al.)</w:t>
      </w:r>
      <w:r w:rsidR="001C5DE1">
        <w:rPr>
          <w:sz w:val="24"/>
          <w:szCs w:val="24"/>
        </w:rPr>
        <w:fldChar w:fldCharType="end"/>
      </w:r>
      <w:r w:rsidR="00ED1C13">
        <w:rPr>
          <w:sz w:val="24"/>
          <w:szCs w:val="24"/>
        </w:rPr>
        <w:t xml:space="preserve"> </w:t>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9810DC">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lastRenderedPageBreak/>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6796E7CE"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w:t>
      </w:r>
      <w:r w:rsidR="00C30B68">
        <w:rPr>
          <w:sz w:val="24"/>
          <w:szCs w:val="24"/>
        </w:rPr>
        <w:lastRenderedPageBreak/>
        <w:t xml:space="preserve">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the species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648D7C"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 </w:instrTex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DATA </w:instrText>
      </w:r>
      <w:r w:rsidR="00890F0E">
        <w:rPr>
          <w:sz w:val="24"/>
          <w:szCs w:val="24"/>
        </w:rPr>
      </w:r>
      <w:r w:rsidR="00890F0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w:t>
      </w:r>
      <w:r w:rsidR="00847ADB" w:rsidRPr="00847ADB">
        <w:rPr>
          <w:i/>
          <w:sz w:val="24"/>
          <w:szCs w:val="24"/>
        </w:rPr>
        <w:lastRenderedPageBreak/>
        <w:t xml:space="preserve">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 xml:space="preserve">we </w:t>
      </w:r>
      <w:r w:rsidR="000D6362" w:rsidRPr="000D6362">
        <w:rPr>
          <w:sz w:val="24"/>
          <w:szCs w:val="24"/>
        </w:rPr>
        <w:lastRenderedPageBreak/>
        <w:t>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1" w:name="OLE_LINK1"/>
      <w:bookmarkStart w:id="2" w:name="OLE_LINK2"/>
      <w:r w:rsidR="000328E8">
        <w:rPr>
          <w:sz w:val="24"/>
          <w:szCs w:val="24"/>
        </w:rPr>
        <w:t>272,672</w:t>
      </w:r>
      <w:r w:rsidR="005339D5">
        <w:rPr>
          <w:sz w:val="24"/>
          <w:szCs w:val="24"/>
        </w:rPr>
        <w:t xml:space="preserve"> </w:t>
      </w:r>
      <w:bookmarkEnd w:id="1"/>
      <w:bookmarkEnd w:id="2"/>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w:t>
      </w:r>
      <w:r w:rsidR="000D6362" w:rsidRPr="000D6362">
        <w:rPr>
          <w:sz w:val="24"/>
          <w:szCs w:val="24"/>
        </w:rPr>
        <w:lastRenderedPageBreak/>
        <w:t>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2EDB6218"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 xml:space="preserve">into isolates collected from tomato tissue vs. other </w:t>
      </w:r>
      <w:r w:rsidRPr="00415881">
        <w:rPr>
          <w:sz w:val="24"/>
          <w:szCs w:val="24"/>
        </w:rPr>
        <w:lastRenderedPageBreak/>
        <w:t>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9"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Additional genes of 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lastRenderedPageBreak/>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commentRangeStart w:id="3"/>
      <w:r w:rsidRPr="00791691">
        <w:rPr>
          <w:b/>
          <w:sz w:val="24"/>
          <w:szCs w:val="24"/>
        </w:rPr>
        <w:t>Experimental Design</w:t>
      </w:r>
      <w:commentRangeEnd w:id="3"/>
      <w:r w:rsidR="008D3FE5">
        <w:rPr>
          <w:rStyle w:val="CommentReference"/>
        </w:rPr>
        <w:commentReference w:id="3"/>
      </w:r>
    </w:p>
    <w:p w14:paraId="1A7DF2B8" w14:textId="55BB63D5" w:rsidR="00F126CA" w:rsidRDefault="00A33EE1" w:rsidP="00890F0E">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9810DC">
        <w:rPr>
          <w:sz w:val="24"/>
          <w:szCs w:val="24"/>
        </w:rPr>
        <w:instrText xml:space="preserve"> ADDIN EN.CITE &lt;EndNote&gt;&lt;Cite&gt;&lt;Author&gt;Atwell&lt;/Author&gt;&lt;Year&gt;2017&lt;/Year&gt;&lt;RecNum&gt;565&lt;/RecNum&gt;&lt;DisplayText&gt;(Atwell, Soltis et al. 2017)&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9810DC">
        <w:rPr>
          <w:noProof/>
          <w:sz w:val="24"/>
          <w:szCs w:val="24"/>
        </w:rPr>
        <w:t>(Atwell, Soltis et al. 2017)</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w:t>
      </w:r>
      <w:r w:rsidR="00854928">
        <w:rPr>
          <w:sz w:val="24"/>
          <w:szCs w:val="24"/>
        </w:rPr>
        <w:lastRenderedPageBreak/>
        <w:t xml:space="preserve">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0970C135" w14:textId="77777777" w:rsidR="00A50C30" w:rsidRPr="00890F0E" w:rsidRDefault="00A50C30" w:rsidP="00890F0E">
      <w:pPr>
        <w:spacing w:line="480" w:lineRule="auto"/>
        <w:ind w:firstLine="720"/>
        <w:rPr>
          <w:sz w:val="16"/>
          <w:szCs w:val="16"/>
        </w:rPr>
      </w:pP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4B5046CC"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lastRenderedPageBreak/>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6E43C926"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3ADB1887" w:rsidR="00E019E8" w:rsidRDefault="007811D3" w:rsidP="00473ACC">
      <w:pPr>
        <w:spacing w:line="480" w:lineRule="auto"/>
        <w:rPr>
          <w:sz w:val="24"/>
          <w:szCs w:val="24"/>
        </w:rPr>
      </w:pPr>
      <w:r>
        <w:rPr>
          <w:b/>
          <w:sz w:val="24"/>
          <w:szCs w:val="24"/>
        </w:rPr>
        <w:lastRenderedPageBreak/>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28951C06"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D03A16">
        <w:rPr>
          <w:sz w:val="24"/>
          <w:szCs w:val="24"/>
        </w:rPr>
        <w:lastRenderedPageBreak/>
        <w:t>3</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13A03097"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7DC7092" w:rsidR="00F803BC" w:rsidRDefault="00AF2308" w:rsidP="00E77651">
      <w:pPr>
        <w:spacing w:line="480" w:lineRule="auto"/>
        <w:ind w:firstLine="720"/>
        <w:rPr>
          <w:sz w:val="24"/>
          <w:szCs w:val="24"/>
        </w:rPr>
      </w:pPr>
      <w:r>
        <w:rPr>
          <w:sz w:val="24"/>
          <w:szCs w:val="24"/>
        </w:rPr>
        <w:lastRenderedPageBreak/>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D03A16">
        <w:rPr>
          <w:sz w:val="24"/>
          <w:szCs w:val="24"/>
        </w:rPr>
        <w:t>S1</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021031">
        <w:rPr>
          <w:sz w:val="24"/>
          <w:szCs w:val="24"/>
        </w:rPr>
        <w:lastRenderedPageBreak/>
        <w:t>(</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3C981347"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119BE7FC"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w:t>
      </w:r>
      <w:r w:rsidR="007820BE">
        <w:rPr>
          <w:sz w:val="24"/>
          <w:szCs w:val="24"/>
        </w:rPr>
        <w:lastRenderedPageBreak/>
        <w:t>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r w:rsidR="007820BE">
        <w:rPr>
          <w:sz w:val="24"/>
          <w:szCs w:val="24"/>
        </w:rPr>
        <w:t xml:space="preserve">permutation </w:t>
      </w:r>
      <w:r w:rsidR="000D7C3A">
        <w:rPr>
          <w:sz w:val="24"/>
          <w:szCs w:val="24"/>
        </w:rPr>
        <w:t>threshold</w:t>
      </w:r>
      <w:r w:rsidR="00A50C30">
        <w:rPr>
          <w:sz w:val="24"/>
          <w:szCs w:val="24"/>
        </w:rPr>
        <w:t xml:space="preserve"> using 10,000 permutations</w:t>
      </w:r>
      <w:r w:rsidR="000D7C3A">
        <w:rPr>
          <w:sz w:val="24"/>
          <w:szCs w:val="24"/>
        </w:rPr>
        <w:t>)</w:t>
      </w:r>
      <w:r w:rsidR="0055730F">
        <w:rPr>
          <w:sz w:val="24"/>
          <w:szCs w:val="24"/>
        </w:rPr>
        <w:t>.</w:t>
      </w:r>
      <w:r w:rsidR="00BC5308">
        <w:rPr>
          <w:sz w:val="24"/>
          <w:szCs w:val="24"/>
        </w:rPr>
        <w:t xml:space="preserve"> </w:t>
      </w:r>
      <w:r w:rsidR="00A50C30">
        <w:rPr>
          <w:sz w:val="24"/>
          <w:szCs w:val="24"/>
        </w:rPr>
        <w:t>There were no SNPs with large effect sizes</w:t>
      </w:r>
      <w:r w:rsidR="004D42B7">
        <w:rPr>
          <w:sz w:val="24"/>
          <w:szCs w:val="24"/>
        </w:rPr>
        <w:t>,</w:t>
      </w:r>
      <w:r w:rsidR="00A50C30">
        <w:rPr>
          <w:sz w:val="24"/>
          <w:szCs w:val="24"/>
        </w:rPr>
        <w:t xml:space="preserve"> showing the polygenic nature of the trait in the pathogen</w:t>
      </w:r>
      <w:r w:rsidR="00BA5DC0">
        <w:rPr>
          <w:sz w:val="24"/>
          <w:szCs w:val="24"/>
        </w:rPr>
        <w:t xml:space="preserve"> </w:t>
      </w:r>
      <w:r w:rsidR="00EB21B5">
        <w:rPr>
          <w:sz w:val="24"/>
          <w:szCs w:val="24"/>
        </w:rPr>
        <w:t xml:space="preserve">(Figure </w:t>
      </w:r>
      <w:r w:rsidR="00C65355">
        <w:rPr>
          <w:sz w:val="24"/>
          <w:szCs w:val="24"/>
        </w:rPr>
        <w:t>4</w:t>
      </w:r>
      <w:r w:rsidR="00EB21B5">
        <w:rPr>
          <w:sz w:val="24"/>
          <w:szCs w:val="24"/>
        </w:rPr>
        <w:t>).</w:t>
      </w:r>
    </w:p>
    <w:p w14:paraId="5D833F64" w14:textId="0E6AF6AE" w:rsidR="00E4049F" w:rsidRDefault="004D42B7" w:rsidP="00F47D89">
      <w:pPr>
        <w:spacing w:line="480" w:lineRule="auto"/>
        <w:ind w:firstLine="720"/>
        <w:rPr>
          <w:sz w:val="24"/>
          <w:szCs w:val="24"/>
        </w:rPr>
      </w:pPr>
      <w:r>
        <w:rPr>
          <w:sz w:val="24"/>
          <w:szCs w:val="24"/>
        </w:rPr>
        <w:t>While</w:t>
      </w:r>
      <w:r w:rsidR="00A50C30">
        <w:rPr>
          <w:sz w:val="24"/>
          <w:szCs w:val="24"/>
        </w:rPr>
        <w:t xml:space="preserve"> only </w:t>
      </w:r>
      <w:r w:rsidR="007820BE">
        <w:rPr>
          <w:sz w:val="24"/>
          <w:szCs w:val="24"/>
        </w:rPr>
        <w:t>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sidR="007820BE">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A50C30">
        <w:rPr>
          <w:sz w:val="24"/>
          <w:szCs w:val="24"/>
        </w:rPr>
        <w:t>, we were able to obtain better overlap by focusing on gene windows</w:t>
      </w:r>
      <w:r w:rsidR="00457120">
        <w:rPr>
          <w:sz w:val="24"/>
          <w:szCs w:val="24"/>
        </w:rPr>
        <w:t>.</w:t>
      </w:r>
      <w:r w:rsidR="00290C06">
        <w:rPr>
          <w:sz w:val="24"/>
          <w:szCs w:val="24"/>
        </w:rPr>
        <w:t xml:space="preserve">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C65355">
        <w:rPr>
          <w:sz w:val="24"/>
          <w:szCs w:val="24"/>
        </w:rPr>
        <w:t>4b</w:t>
      </w:r>
      <w:r w:rsidR="00847F0D">
        <w:rPr>
          <w:sz w:val="24"/>
          <w:szCs w:val="24"/>
        </w:rPr>
        <w:t>)</w:t>
      </w:r>
      <w:r w:rsidR="000D7C3A">
        <w:rPr>
          <w:sz w:val="24"/>
          <w:szCs w:val="24"/>
        </w:rPr>
        <w:t xml:space="preserve">. </w:t>
      </w:r>
      <w:r w:rsidR="007820BE">
        <w:rPr>
          <w:sz w:val="24"/>
          <w:szCs w:val="24"/>
        </w:rPr>
        <w:t xml:space="preserve">215 SNPs were called in at least </w:t>
      </w:r>
      <w:r w:rsidR="00BA5DC0">
        <w:rPr>
          <w:sz w:val="24"/>
          <w:szCs w:val="24"/>
        </w:rPr>
        <w:t xml:space="preserve">ten </w:t>
      </w:r>
      <w:r w:rsidR="007820BE">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C65355">
        <w:rPr>
          <w:sz w:val="24"/>
          <w:szCs w:val="24"/>
        </w:rPr>
        <w:t>5a</w:t>
      </w:r>
      <w:r w:rsidR="00790D1E">
        <w:rPr>
          <w:sz w:val="24"/>
          <w:szCs w:val="24"/>
        </w:rPr>
        <w:t xml:space="preserve">). </w:t>
      </w:r>
      <w:r w:rsidR="007820BE">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sidR="007820BE">
        <w:rPr>
          <w:sz w:val="24"/>
          <w:szCs w:val="24"/>
        </w:rPr>
        <w:t>a gene</w:t>
      </w:r>
      <w:r w:rsidR="00891BDB">
        <w:rPr>
          <w:sz w:val="24"/>
          <w:szCs w:val="24"/>
        </w:rPr>
        <w:t>-</w:t>
      </w:r>
      <w:r w:rsidR="007820BE">
        <w:rPr>
          <w:sz w:val="24"/>
          <w:szCs w:val="24"/>
        </w:rPr>
        <w:t>centric focus</w:t>
      </w:r>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w:t>
      </w:r>
      <w:r w:rsidR="00BA5DC0">
        <w:rPr>
          <w:sz w:val="24"/>
          <w:szCs w:val="24"/>
        </w:rPr>
        <w:lastRenderedPageBreak/>
        <w:t>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6 genes linked to differential virulence in all 12 tomato accessions</w:t>
      </w:r>
      <w:r w:rsidR="00C65355">
        <w:rPr>
          <w:sz w:val="24"/>
          <w:szCs w:val="24"/>
        </w:rPr>
        <w:t xml:space="preserve"> (Figure 5</w:t>
      </w:r>
      <w:r w:rsidR="00BD2830">
        <w:rPr>
          <w:sz w:val="24"/>
          <w:szCs w:val="24"/>
        </w:rPr>
        <w:t>b</w:t>
      </w:r>
      <w:r w:rsidR="00722316">
        <w:rPr>
          <w:sz w:val="24"/>
          <w:szCs w:val="24"/>
        </w:rPr>
        <w:t>, Table S2</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6F171A">
        <w:rPr>
          <w:sz w:val="24"/>
          <w:szCs w:val="24"/>
        </w:rPr>
        <w:t>233</w:t>
      </w:r>
      <w:r w:rsidR="00277283">
        <w:rPr>
          <w:sz w:val="24"/>
          <w:szCs w:val="24"/>
        </w:rPr>
        <w:t xml:space="preserve"> genes were linked to differential virulence on </w:t>
      </w:r>
      <w:r w:rsidR="00A50C30">
        <w:rPr>
          <w:sz w:val="24"/>
          <w:szCs w:val="24"/>
        </w:rPr>
        <w:t xml:space="preserve">between </w:t>
      </w:r>
      <w:r w:rsidR="00277283">
        <w:rPr>
          <w:sz w:val="24"/>
          <w:szCs w:val="24"/>
        </w:rPr>
        <w:t xml:space="preserve">7 </w:t>
      </w:r>
      <w:r w:rsidR="00A50C30">
        <w:rPr>
          <w:sz w:val="24"/>
          <w:szCs w:val="24"/>
        </w:rPr>
        <w:t xml:space="preserve">and </w:t>
      </w:r>
      <w:r w:rsidR="00277283">
        <w:rPr>
          <w:sz w:val="24"/>
          <w:szCs w:val="24"/>
        </w:rPr>
        <w:t>11 tomato accessions</w:t>
      </w:r>
      <w:r w:rsidR="00C65355">
        <w:rPr>
          <w:sz w:val="24"/>
          <w:szCs w:val="24"/>
        </w:rPr>
        <w:t xml:space="preserve"> (Figure 5</w:t>
      </w:r>
      <w:r w:rsidR="00722316">
        <w:rPr>
          <w:sz w:val="24"/>
          <w:szCs w:val="24"/>
        </w:rPr>
        <w:t>b, Table S2</w:t>
      </w:r>
      <w:r w:rsidR="006F171A">
        <w:rPr>
          <w:sz w:val="24"/>
          <w:szCs w:val="24"/>
        </w:rPr>
        <w:t>)</w:t>
      </w:r>
      <w:r w:rsidR="00277283">
        <w:rPr>
          <w:sz w:val="24"/>
          <w:szCs w:val="24"/>
        </w:rPr>
        <w:t xml:space="preserve">. Of the 6 genes with SNPs significantly associated with </w:t>
      </w:r>
      <w:r w:rsidR="00277283" w:rsidRPr="004D42B7">
        <w:rPr>
          <w:i/>
          <w:sz w:val="24"/>
          <w:szCs w:val="24"/>
        </w:rPr>
        <w:t>B. cinerea</w:t>
      </w:r>
      <w:r w:rsidR="00277283">
        <w:rPr>
          <w:sz w:val="24"/>
          <w:szCs w:val="24"/>
        </w:rPr>
        <w:t xml:space="preserve"> virulence</w:t>
      </w:r>
      <w:r w:rsidR="00A50C30">
        <w:rPr>
          <w:sz w:val="24"/>
          <w:szCs w:val="24"/>
        </w:rPr>
        <w:t xml:space="preserve"> on all tomato genotypes</w:t>
      </w:r>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r w:rsidR="00B72B0E">
        <w:rPr>
          <w:sz w:val="24"/>
          <w:szCs w:val="24"/>
        </w:rPr>
        <w:t>Bcin01g10020;</w:t>
      </w:r>
      <w:r w:rsidR="006F171A">
        <w:rPr>
          <w:sz w:val="24"/>
          <w:szCs w:val="24"/>
        </w:rPr>
        <w:t xml:space="preserve"> </w:t>
      </w:r>
      <w:r w:rsidR="006F171A" w:rsidRPr="006F171A">
        <w:rPr>
          <w:sz w:val="24"/>
          <w:szCs w:val="24"/>
        </w:rPr>
        <w:t>BcT4_2485</w:t>
      </w:r>
      <w:r w:rsidR="00B72B0E">
        <w:rPr>
          <w:sz w:val="24"/>
          <w:szCs w:val="24"/>
        </w:rPr>
        <w:t xml:space="preserve">), </w:t>
      </w:r>
      <w:r w:rsidR="006F171A">
        <w:rPr>
          <w:sz w:val="24"/>
          <w:szCs w:val="24"/>
        </w:rPr>
        <w:t xml:space="preserve">one is a major facilitator superfamily gene, and the remaining 3 are enzymes </w:t>
      </w:r>
      <w:commentRangeStart w:id="4"/>
      <w:r w:rsidR="006F171A">
        <w:rPr>
          <w:sz w:val="24"/>
          <w:szCs w:val="24"/>
        </w:rPr>
        <w:t>(</w:t>
      </w:r>
      <w:commentRangeStart w:id="5"/>
      <w:r w:rsidR="006F171A">
        <w:rPr>
          <w:sz w:val="24"/>
          <w:szCs w:val="24"/>
        </w:rPr>
        <w:t>peptidase dimerization</w:t>
      </w:r>
      <w:r w:rsidR="00A50C30">
        <w:rPr>
          <w:sz w:val="24"/>
          <w:szCs w:val="24"/>
        </w:rPr>
        <w:t>,</w:t>
      </w:r>
      <w:r w:rsidR="006F171A">
        <w:rPr>
          <w:sz w:val="24"/>
          <w:szCs w:val="24"/>
        </w:rPr>
        <w:t xml:space="preserve"> </w:t>
      </w:r>
      <w:commentRangeEnd w:id="5"/>
      <w:r w:rsidR="00A50C30">
        <w:rPr>
          <w:rStyle w:val="CommentReference"/>
        </w:rPr>
        <w:commentReference w:id="5"/>
      </w:r>
      <w:r w:rsidR="003A583C">
        <w:rPr>
          <w:sz w:val="24"/>
          <w:szCs w:val="24"/>
        </w:rPr>
        <w:t>Bcin01g10130</w:t>
      </w:r>
      <w:r w:rsidR="00A50C30">
        <w:rPr>
          <w:sz w:val="24"/>
          <w:szCs w:val="24"/>
        </w:rPr>
        <w:t xml:space="preserve">; </w:t>
      </w:r>
      <w:r w:rsidR="006F171A">
        <w:rPr>
          <w:sz w:val="24"/>
          <w:szCs w:val="24"/>
        </w:rPr>
        <w:t>pectinesterase</w:t>
      </w:r>
      <w:r w:rsidR="00A50C30">
        <w:rPr>
          <w:sz w:val="24"/>
          <w:szCs w:val="24"/>
        </w:rPr>
        <w:t>,</w:t>
      </w:r>
      <w:r w:rsidR="006F171A">
        <w:rPr>
          <w:sz w:val="24"/>
          <w:szCs w:val="24"/>
        </w:rPr>
        <w:t xml:space="preserve"> </w:t>
      </w:r>
      <w:r w:rsidR="003A583C" w:rsidRPr="003A583C">
        <w:rPr>
          <w:sz w:val="24"/>
          <w:szCs w:val="24"/>
        </w:rPr>
        <w:t>Bcin14g008</w:t>
      </w:r>
      <w:r w:rsidR="00533C2A">
        <w:rPr>
          <w:sz w:val="24"/>
          <w:szCs w:val="24"/>
        </w:rPr>
        <w:t>7</w:t>
      </w:r>
      <w:r w:rsidR="003A583C" w:rsidRPr="003A583C">
        <w:rPr>
          <w:sz w:val="24"/>
          <w:szCs w:val="24"/>
        </w:rPr>
        <w:t>0</w:t>
      </w:r>
      <w:r w:rsidR="00A50C30">
        <w:rPr>
          <w:sz w:val="24"/>
          <w:szCs w:val="24"/>
        </w:rPr>
        <w:t>;</w:t>
      </w:r>
      <w:r w:rsidR="006F171A">
        <w:rPr>
          <w:sz w:val="24"/>
          <w:szCs w:val="24"/>
        </w:rPr>
        <w:t xml:space="preserve"> </w:t>
      </w:r>
      <w:commentRangeStart w:id="6"/>
      <w:r w:rsidR="006F171A">
        <w:rPr>
          <w:sz w:val="24"/>
          <w:szCs w:val="24"/>
        </w:rPr>
        <w:t>protein kinase</w:t>
      </w:r>
      <w:r w:rsidR="00A50C30">
        <w:rPr>
          <w:sz w:val="24"/>
          <w:szCs w:val="24"/>
        </w:rPr>
        <w:t>,</w:t>
      </w:r>
      <w:r w:rsidR="006F171A">
        <w:rPr>
          <w:sz w:val="24"/>
          <w:szCs w:val="24"/>
        </w:rPr>
        <w:t xml:space="preserve"> </w:t>
      </w:r>
      <w:commentRangeEnd w:id="6"/>
      <w:r w:rsidR="00A50C30">
        <w:rPr>
          <w:rStyle w:val="CommentReference"/>
        </w:rPr>
        <w:commentReference w:id="6"/>
      </w:r>
      <w:proofErr w:type="gramStart"/>
      <w:r w:rsidR="003A583C" w:rsidRPr="003A583C">
        <w:rPr>
          <w:sz w:val="24"/>
          <w:szCs w:val="24"/>
        </w:rPr>
        <w:t>Bcin15g04110 </w:t>
      </w:r>
      <w:r w:rsidR="006F171A">
        <w:rPr>
          <w:sz w:val="24"/>
          <w:szCs w:val="24"/>
        </w:rPr>
        <w:t>)</w:t>
      </w:r>
      <w:proofErr w:type="gramEnd"/>
      <w:r w:rsidR="006F171A">
        <w:rPr>
          <w:sz w:val="24"/>
          <w:szCs w:val="24"/>
        </w:rPr>
        <w:t xml:space="preserve">. </w:t>
      </w:r>
      <w:commentRangeEnd w:id="4"/>
      <w:r w:rsidR="00B84B4D">
        <w:rPr>
          <w:rStyle w:val="CommentReference"/>
        </w:rPr>
        <w:commentReference w:id="4"/>
      </w:r>
      <w:r w:rsidR="003A583C">
        <w:rPr>
          <w:sz w:val="24"/>
          <w:szCs w:val="24"/>
        </w:rPr>
        <w:t xml:space="preserve">Four of those </w:t>
      </w:r>
      <w:r w:rsidR="00533C2A">
        <w:rPr>
          <w:sz w:val="24"/>
          <w:szCs w:val="24"/>
        </w:rPr>
        <w:t>genes also represent significantly overrepresented functional annotation categories;</w:t>
      </w:r>
      <w:r w:rsidR="006F171A">
        <w:rPr>
          <w:sz w:val="24"/>
          <w:szCs w:val="24"/>
        </w:rPr>
        <w:t xml:space="preserve">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pectinesterase, peptidase dimerization, and protein kinase.</w:t>
      </w:r>
      <w:r w:rsidR="00A50C30">
        <w:rPr>
          <w:sz w:val="24"/>
          <w:szCs w:val="24"/>
        </w:rPr>
        <w:t xml:space="preserve"> While most of these genes have not been formally linked to pathogen virulence, </w:t>
      </w:r>
      <w:proofErr w:type="spellStart"/>
      <w:r w:rsidR="00A50C30">
        <w:rPr>
          <w:sz w:val="24"/>
          <w:szCs w:val="24"/>
        </w:rPr>
        <w:t>pectinesterase</w:t>
      </w:r>
      <w:r w:rsidR="00030F30">
        <w:rPr>
          <w:sz w:val="24"/>
          <w:szCs w:val="24"/>
        </w:rPr>
        <w:t>s</w:t>
      </w:r>
      <w:proofErr w:type="spellEnd"/>
      <w:r w:rsidR="00A50C30">
        <w:rPr>
          <w:sz w:val="24"/>
          <w:szCs w:val="24"/>
        </w:rPr>
        <w:t xml:space="preserve"> </w:t>
      </w:r>
      <w:r w:rsidR="00030F30">
        <w:rPr>
          <w:sz w:val="24"/>
          <w:szCs w:val="24"/>
        </w:rPr>
        <w:t>are</w:t>
      </w:r>
      <w:r w:rsidR="00A50C30">
        <w:rPr>
          <w:sz w:val="24"/>
          <w:szCs w:val="24"/>
        </w:rPr>
        <w:t xml:space="preserve"> key enzyme</w:t>
      </w:r>
      <w:r w:rsidR="00030F30">
        <w:rPr>
          <w:sz w:val="24"/>
          <w:szCs w:val="24"/>
        </w:rPr>
        <w:t>s</w:t>
      </w:r>
      <w:r w:rsidR="00A50C30">
        <w:rPr>
          <w:sz w:val="24"/>
          <w:szCs w:val="24"/>
        </w:rPr>
        <w:t xml:space="preserve"> for attacking the host cell wall</w:t>
      </w:r>
      <w:r w:rsidR="007E100C">
        <w:rPr>
          <w:sz w:val="24"/>
          <w:szCs w:val="24"/>
        </w:rPr>
        <w:t>,</w:t>
      </w:r>
      <w:r w:rsidR="00A50C30">
        <w:rPr>
          <w:sz w:val="24"/>
          <w:szCs w:val="24"/>
        </w:rPr>
        <w:t xml:space="preserve"> suggesting that variation in this</w:t>
      </w:r>
      <w:r w:rsidR="00030F30">
        <w:rPr>
          <w:sz w:val="24"/>
          <w:szCs w:val="24"/>
        </w:rPr>
        <w:t xml:space="preserve"> pectinesterase</w:t>
      </w:r>
      <w:r w:rsidR="00A50C30">
        <w:rPr>
          <w:sz w:val="24"/>
          <w:szCs w:val="24"/>
        </w:rPr>
        <w:t xml:space="preserve"> locus and the other loci may influence pathogen virulence across all the tomato genotypes </w:t>
      </w:r>
      <w:r w:rsidR="009810DC">
        <w:rPr>
          <w:sz w:val="24"/>
          <w:szCs w:val="24"/>
        </w:rPr>
        <w:fldChar w:fldCharType="begin"/>
      </w:r>
      <w:r w:rsidR="009810DC">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0pazvxt5kzzzd0er9pcprt0759frxeawtzpf" timestamp="1511993285"&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eriodical&gt;&lt;full-title&gt;Molecular plant-microbe interactions&lt;/full-title&gt;&lt;/periodical&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sidR="00A50C30">
        <w:rPr>
          <w:sz w:val="24"/>
          <w:szCs w:val="24"/>
        </w:rPr>
        <w:t>.</w:t>
      </w:r>
      <w:r w:rsidR="00802A76">
        <w:rPr>
          <w:sz w:val="24"/>
          <w:szCs w:val="24"/>
        </w:rPr>
        <w:t xml:space="preserve">The SNPs within the pectinesterase gene </w:t>
      </w:r>
      <w:r w:rsidR="00F73C6B">
        <w:rPr>
          <w:sz w:val="24"/>
          <w:szCs w:val="24"/>
        </w:rPr>
        <w:t xml:space="preserve">(BcT4_6001, Bcin14g00870) </w:t>
      </w:r>
      <w:r w:rsidR="00802A76">
        <w:rPr>
          <w:sz w:val="24"/>
          <w:szCs w:val="24"/>
        </w:rPr>
        <w:t xml:space="preserve">were only associated with at most </w:t>
      </w:r>
      <w:r w:rsidR="00223B11">
        <w:rPr>
          <w:sz w:val="24"/>
          <w:szCs w:val="24"/>
        </w:rPr>
        <w:t>11</w:t>
      </w:r>
      <w:r w:rsidR="00802A76">
        <w:rPr>
          <w:sz w:val="24"/>
          <w:szCs w:val="24"/>
        </w:rPr>
        <w:t xml:space="preserve"> tomato accessions while the gene itself is associated with altered virulence on all tomato accessions. This suggested that there may be multiple haplotypes in this locus linked to virulence. </w:t>
      </w:r>
      <w:r w:rsidR="003A583C">
        <w:rPr>
          <w:sz w:val="24"/>
          <w:szCs w:val="24"/>
        </w:rPr>
        <w:t xml:space="preserve">To visualize the SNP effects across a single gene and look for evidence of multiple haplotypes, w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 and that</w:t>
      </w:r>
      <w:r w:rsidR="001774B9">
        <w:rPr>
          <w:sz w:val="24"/>
          <w:szCs w:val="24"/>
        </w:rPr>
        <w:t xml:space="preserve"> there appear </w:t>
      </w:r>
      <w:r w:rsidR="00802A76">
        <w:rPr>
          <w:sz w:val="24"/>
          <w:szCs w:val="24"/>
        </w:rPr>
        <w:t xml:space="preserve">to be two different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commentRangeStart w:id="7"/>
      <w:r w:rsidR="00802A76">
        <w:rPr>
          <w:sz w:val="24"/>
          <w:szCs w:val="24"/>
        </w:rPr>
        <w:t xml:space="preserve">One block is </w:t>
      </w:r>
      <w:r w:rsidR="00802A76">
        <w:rPr>
          <w:sz w:val="24"/>
          <w:szCs w:val="24"/>
        </w:rPr>
        <w:lastRenderedPageBreak/>
        <w:t xml:space="preserve">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and this SNP </w:t>
      </w:r>
      <w:commentRangeStart w:id="8"/>
      <w:r w:rsidR="00802A76">
        <w:rPr>
          <w:sz w:val="24"/>
          <w:szCs w:val="24"/>
        </w:rPr>
        <w:t xml:space="preserve">is a silent site polymorphism </w:t>
      </w:r>
      <w:commentRangeEnd w:id="8"/>
      <w:r w:rsidR="00802A76">
        <w:rPr>
          <w:rStyle w:val="CommentReference"/>
        </w:rPr>
        <w:commentReference w:id="8"/>
      </w:r>
      <w:r w:rsidR="00802A76">
        <w:rPr>
          <w:sz w:val="24"/>
          <w:szCs w:val="24"/>
        </w:rPr>
        <w:t xml:space="preserve">(Figure </w:t>
      </w:r>
      <w:r w:rsidR="00070D24">
        <w:rPr>
          <w:sz w:val="24"/>
          <w:szCs w:val="24"/>
        </w:rPr>
        <w:t>6</w:t>
      </w:r>
      <w:r w:rsidR="00802A76">
        <w:rPr>
          <w:sz w:val="24"/>
          <w:szCs w:val="24"/>
        </w:rPr>
        <w:t xml:space="preserve">). </w:t>
      </w:r>
      <w:commentRangeStart w:id="9"/>
      <w:r w:rsidR="00802A76">
        <w:rPr>
          <w:sz w:val="24"/>
          <w:szCs w:val="24"/>
        </w:rPr>
        <w:t>This suggests that the major variation surrounding this locus is controlling the regulatory motifs for this pectinesterase</w:t>
      </w:r>
      <w:commentRangeEnd w:id="9"/>
      <w:r w:rsidR="00802A76">
        <w:rPr>
          <w:rStyle w:val="CommentReference"/>
        </w:rPr>
        <w:commentReference w:id="9"/>
      </w:r>
      <w:commentRangeEnd w:id="7"/>
      <w:r w:rsidR="002C1318">
        <w:rPr>
          <w:rStyle w:val="CommentReference"/>
        </w:rPr>
        <w:commentReference w:id="7"/>
      </w:r>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658B15B3"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w:t>
      </w:r>
      <w:r w:rsidR="00B623B3">
        <w:rPr>
          <w:sz w:val="24"/>
          <w:szCs w:val="24"/>
        </w:rPr>
        <w:lastRenderedPageBreak/>
        <w:t>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070D24">
        <w:rPr>
          <w:sz w:val="24"/>
          <w:szCs w:val="24"/>
        </w:rPr>
        <w:t>7c</w:t>
      </w:r>
      <w:r w:rsidR="00E62AE8">
        <w:rPr>
          <w:sz w:val="24"/>
          <w:szCs w:val="24"/>
        </w:rPr>
        <w:t>).</w:t>
      </w:r>
      <w:r w:rsidR="007F3EED">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802A76">
        <w:rPr>
          <w:sz w:val="24"/>
          <w:szCs w:val="24"/>
        </w:rPr>
        <w:t xml:space="preserve">for </w:t>
      </w:r>
      <w:r w:rsidR="00277283">
        <w:rPr>
          <w:sz w:val="24"/>
          <w:szCs w:val="24"/>
        </w:rPr>
        <w:t xml:space="preserve">a </w:t>
      </w:r>
      <w:r w:rsidR="00D46F73">
        <w:rPr>
          <w:sz w:val="24"/>
          <w:szCs w:val="24"/>
        </w:rPr>
        <w:t xml:space="preserve">functional </w:t>
      </w:r>
      <w:r w:rsidR="00277283">
        <w:rPr>
          <w:sz w:val="24"/>
          <w:szCs w:val="24"/>
        </w:rPr>
        <w:t xml:space="preserve">enrichment analysis found only 22 </w:t>
      </w:r>
      <w:r w:rsidR="00802A76">
        <w:rPr>
          <w:sz w:val="24"/>
          <w:szCs w:val="24"/>
        </w:rPr>
        <w:t xml:space="preserve">significantly overrepresented </w:t>
      </w:r>
      <w:r w:rsidR="00277283">
        <w:rPr>
          <w:sz w:val="24"/>
          <w:szCs w:val="24"/>
        </w:rPr>
        <w:t>biological functions (Fis</w:t>
      </w:r>
      <w:r w:rsidR="00722316">
        <w:rPr>
          <w:sz w:val="24"/>
          <w:szCs w:val="24"/>
        </w:rPr>
        <w:t>her exact test, p&lt;0.05, Table S2</w:t>
      </w:r>
      <w:r w:rsidR="00277283">
        <w:rPr>
          <w:sz w:val="24"/>
          <w:szCs w:val="24"/>
        </w:rPr>
        <w:t>)</w:t>
      </w:r>
      <w:r w:rsidR="00FD2B5C">
        <w:rPr>
          <w:sz w:val="24"/>
          <w:szCs w:val="24"/>
        </w:rPr>
        <w:t xml:space="preserve"> when compared to the whole-genome annotation</w:t>
      </w:r>
      <w:r w:rsidR="00277283">
        <w:rPr>
          <w:sz w:val="24"/>
          <w:szCs w:val="24"/>
        </w:rPr>
        <w:t xml:space="preserve">.  </w:t>
      </w:r>
      <w:r w:rsidR="00030F30">
        <w:rPr>
          <w:sz w:val="24"/>
          <w:szCs w:val="24"/>
        </w:rPr>
        <w:t xml:space="preserve">Of the 22 </w:t>
      </w:r>
      <w:r w:rsidR="00FD2B5C">
        <w:rPr>
          <w:sz w:val="24"/>
          <w:szCs w:val="24"/>
        </w:rPr>
        <w:t xml:space="preserve">functions overrepresented for domestication </w:t>
      </w:r>
      <w:r w:rsidR="00CB39BA">
        <w:rPr>
          <w:sz w:val="24"/>
          <w:szCs w:val="24"/>
        </w:rPr>
        <w:t xml:space="preserve">virulence </w:t>
      </w:r>
      <w:r w:rsidR="00030F30">
        <w:rPr>
          <w:sz w:val="24"/>
          <w:szCs w:val="24"/>
        </w:rPr>
        <w:t xml:space="preserve">traits, eight are </w:t>
      </w:r>
      <w:r w:rsidR="00276B35">
        <w:rPr>
          <w:sz w:val="24"/>
          <w:szCs w:val="24"/>
        </w:rPr>
        <w:t xml:space="preserve">enzymes and two </w:t>
      </w:r>
      <w:r w:rsidR="00030F30">
        <w:rPr>
          <w:sz w:val="24"/>
          <w:szCs w:val="24"/>
        </w:rPr>
        <w:t xml:space="preserve">are </w:t>
      </w:r>
      <w:r w:rsidR="00722316">
        <w:rPr>
          <w:sz w:val="24"/>
          <w:szCs w:val="24"/>
        </w:rPr>
        <w:t>transporters (Table S2</w:t>
      </w:r>
      <w:r w:rsidR="00276B35">
        <w:rPr>
          <w:sz w:val="24"/>
          <w:szCs w:val="24"/>
        </w:rPr>
        <w:t xml:space="preserve">). </w:t>
      </w:r>
      <w:r w:rsidR="00483511">
        <w:rPr>
          <w:sz w:val="24"/>
          <w:szCs w:val="24"/>
        </w:rPr>
        <w:t xml:space="preserve">Eight </w:t>
      </w:r>
      <w:r w:rsidR="00030F30">
        <w:rPr>
          <w:sz w:val="24"/>
          <w:szCs w:val="24"/>
        </w:rPr>
        <w:t>gene functions</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 xml:space="preserve">ld tomato genotypes, and </w:t>
      </w:r>
      <w:r w:rsidR="003F1CAD">
        <w:rPr>
          <w:sz w:val="24"/>
          <w:szCs w:val="24"/>
        </w:rPr>
        <w:t>eight</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r w:rsidR="00483511">
        <w:rPr>
          <w:sz w:val="24"/>
          <w:szCs w:val="24"/>
        </w:rPr>
        <w:t>Amo</w:t>
      </w:r>
      <w:r w:rsidR="003F1CAD">
        <w:rPr>
          <w:sz w:val="24"/>
          <w:szCs w:val="24"/>
        </w:rPr>
        <w:t xml:space="preserve">ng the </w:t>
      </w:r>
      <w:r w:rsidR="00CB39BA">
        <w:rPr>
          <w:sz w:val="24"/>
          <w:szCs w:val="24"/>
        </w:rPr>
        <w:t xml:space="preserve">eight </w:t>
      </w:r>
      <w:r w:rsidR="00024937">
        <w:rPr>
          <w:sz w:val="24"/>
          <w:szCs w:val="24"/>
        </w:rPr>
        <w:t>gene functions</w:t>
      </w:r>
      <w:r w:rsidR="00CB39BA">
        <w:rPr>
          <w:sz w:val="24"/>
          <w:szCs w:val="24"/>
        </w:rPr>
        <w:t xml:space="preserve"> associated specifically to domestication-</w:t>
      </w:r>
      <w:r w:rsidR="003F1CAD">
        <w:rPr>
          <w:sz w:val="24"/>
          <w:szCs w:val="24"/>
        </w:rPr>
        <w:t xml:space="preserve">sensitivity is </w:t>
      </w:r>
      <w:proofErr w:type="spellStart"/>
      <w:r w:rsidR="00483511">
        <w:rPr>
          <w:sz w:val="24"/>
          <w:szCs w:val="24"/>
        </w:rPr>
        <w:t>indoleamine</w:t>
      </w:r>
      <w:proofErr w:type="spellEnd"/>
      <w:r w:rsidR="00802A76">
        <w:rPr>
          <w:sz w:val="24"/>
          <w:szCs w:val="24"/>
        </w:rPr>
        <w:t xml:space="preserve"> 2,3-dioxygenase</w:t>
      </w:r>
      <w:r w:rsidR="00483511">
        <w:rPr>
          <w:sz w:val="24"/>
          <w:szCs w:val="24"/>
        </w:rPr>
        <w:t xml:space="preserve">, which </w:t>
      </w:r>
      <w:r w:rsidR="00024937">
        <w:rPr>
          <w:sz w:val="24"/>
          <w:szCs w:val="24"/>
        </w:rPr>
        <w:t>converts</w:t>
      </w:r>
      <w:r w:rsidR="00802A76">
        <w:rPr>
          <w:sz w:val="24"/>
          <w:szCs w:val="24"/>
        </w:rPr>
        <w:t xml:space="preserve"> </w:t>
      </w:r>
      <w:r w:rsidR="00483511">
        <w:rPr>
          <w:sz w:val="24"/>
          <w:szCs w:val="24"/>
        </w:rPr>
        <w:t xml:space="preserve">tryptophan </w:t>
      </w:r>
      <w:r w:rsidR="00802A76">
        <w:rPr>
          <w:sz w:val="24"/>
          <w:szCs w:val="24"/>
        </w:rPr>
        <w:t>to N-</w:t>
      </w:r>
      <w:proofErr w:type="spellStart"/>
      <w:r w:rsidR="00802A76">
        <w:rPr>
          <w:sz w:val="24"/>
          <w:szCs w:val="24"/>
        </w:rPr>
        <w:t>formylkyneureine</w:t>
      </w:r>
      <w:proofErr w:type="spellEnd"/>
      <w:r w:rsidR="00802A76">
        <w:rPr>
          <w:sz w:val="24"/>
          <w:szCs w:val="24"/>
        </w:rPr>
        <w:t xml:space="preserve"> and has been linked to altered immune responses in a number of systems </w: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I8L1JlY051bT48cmVjb3Jk
PjxyZWMtbnVtYmVyPjU5MjwvcmVjLW51bWJlcj48Zm9yZWlnbi1rZXlzPjxrZXkgYXBwPSJFTiIg
ZGItaWQ9IjBwYXp2eHQ1a3p6emQwZXI5cGNwcnQwNzU5ZnJ4ZWF3dHpwZiIgdGltZXN0YW1wPSIx
NTExOTk1NzEyIj41OTI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9810DC">
        <w:rPr>
          <w:sz w:val="24"/>
          <w:szCs w:val="24"/>
        </w:rPr>
        <w:instrText xml:space="preserve"> ADDIN EN.CITE </w:instrText>
      </w:r>
      <w:r w:rsidR="009810DC">
        <w:rPr>
          <w:sz w:val="24"/>
          <w:szCs w:val="24"/>
        </w:rPr>
        <w:fldChar w:fldCharType="begin">
          <w:fldData xml:space="preserve">PEVuZE5vdGU+PENpdGU+PEF1dGhvcj5DYW1hw7FlczwvQXV0aG9yPjxZZWFyPjIwMTU8L1llYXI+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</w:fldData>
        </w:fldChar>
      </w:r>
      <w:r w:rsidR="009810DC">
        <w:rPr>
          <w:sz w:val="24"/>
          <w:szCs w:val="24"/>
        </w:rPr>
        <w:instrText xml:space="preserve"> ADDIN EN.CITE.DATA </w:instrText>
      </w:r>
      <w:r w:rsidR="009810DC">
        <w:rPr>
          <w:sz w:val="24"/>
          <w:szCs w:val="24"/>
        </w:rPr>
      </w:r>
      <w:r w:rsidR="009810DC">
        <w:rPr>
          <w:sz w:val="24"/>
          <w:szCs w:val="24"/>
        </w:rPr>
        <w:fldChar w:fldCharType="end"/>
      </w:r>
      <w:r w:rsidR="009810DC">
        <w:rPr>
          <w:sz w:val="24"/>
          <w:szCs w:val="24"/>
        </w:rPr>
      </w:r>
      <w:r w:rsidR="009810DC">
        <w:rPr>
          <w:sz w:val="24"/>
          <w:szCs w:val="24"/>
        </w:rPr>
        <w:fldChar w:fldCharType="separate"/>
      </w:r>
      <w:r w:rsidR="009810DC">
        <w:rPr>
          <w:noProof/>
          <w:sz w:val="24"/>
          <w:szCs w:val="24"/>
        </w:rPr>
        <w:t>(Uyttenhove, Pilotte et al. 2003, Chen, Liang et al. 2008, Camañes, Scalschi et al. 2015)</w:t>
      </w:r>
      <w:r w:rsidR="009810DC">
        <w:rPr>
          <w:sz w:val="24"/>
          <w:szCs w:val="24"/>
        </w:rPr>
        <w:fldChar w:fldCharType="end"/>
      </w:r>
      <w:r w:rsidR="00802A76">
        <w:rPr>
          <w:sz w:val="24"/>
          <w:szCs w:val="24"/>
        </w:rPr>
        <w:t xml:space="preserve">. </w:t>
      </w:r>
      <w:r w:rsidR="00CB39BA">
        <w:rPr>
          <w:sz w:val="24"/>
          <w:szCs w:val="24"/>
        </w:rPr>
        <w:t>The only other known function is a</w:t>
      </w:r>
      <w:r w:rsidR="003F1CAD">
        <w:rPr>
          <w:sz w:val="24"/>
          <w:szCs w:val="24"/>
        </w:rPr>
        <w:t xml:space="preserve"> phosphodiesterase</w:t>
      </w:r>
      <w:r w:rsidR="00CB39BA">
        <w:rPr>
          <w:sz w:val="24"/>
          <w:szCs w:val="24"/>
        </w:rPr>
        <w:t xml:space="preserve"> related to BcPde2</w:t>
      </w:r>
      <w:r w:rsidR="003F1CAD">
        <w:rPr>
          <w:sz w:val="24"/>
          <w:szCs w:val="24"/>
        </w:rPr>
        <w:t xml:space="preserve">, a </w:t>
      </w:r>
      <w:r w:rsidR="00CB39BA">
        <w:rPr>
          <w:sz w:val="24"/>
          <w:szCs w:val="24"/>
        </w:rPr>
        <w:t xml:space="preserve">gene </w:t>
      </w:r>
      <w:r w:rsidR="003F1CAD">
        <w:rPr>
          <w:sz w:val="24"/>
          <w:szCs w:val="24"/>
        </w:rPr>
        <w:t xml:space="preserve">that has previously been associated with </w:t>
      </w:r>
      <w:r w:rsidR="003F1CAD" w:rsidRPr="003F1CAD">
        <w:rPr>
          <w:i/>
          <w:sz w:val="24"/>
          <w:szCs w:val="24"/>
        </w:rPr>
        <w:t>B. cinerea</w:t>
      </w:r>
      <w:r w:rsidR="003F1CAD">
        <w:rPr>
          <w:sz w:val="24"/>
          <w:szCs w:val="24"/>
        </w:rPr>
        <w:t xml:space="preserve"> virulence through the </w:t>
      </w:r>
      <w:proofErr w:type="spellStart"/>
      <w:r w:rsidR="003F1CAD">
        <w:rPr>
          <w:sz w:val="24"/>
          <w:szCs w:val="24"/>
        </w:rPr>
        <w:t>cAMP</w:t>
      </w:r>
      <w:proofErr w:type="spellEnd"/>
      <w:r w:rsidR="003F1CAD">
        <w:rPr>
          <w:sz w:val="24"/>
          <w:szCs w:val="24"/>
        </w:rPr>
        <w:t xml:space="preserve"> signaling pathway </w:t>
      </w:r>
      <w:r w:rsidR="007F3EED">
        <w:rPr>
          <w:sz w:val="24"/>
          <w:szCs w:val="24"/>
        </w:rPr>
        <w:fldChar w:fldCharType="begin"/>
      </w:r>
      <w:r w:rsidR="007F3EED">
        <w:rPr>
          <w:sz w:val="24"/>
          <w:szCs w:val="24"/>
        </w:rPr>
        <w:instrText xml:space="preserve"> ADDIN EN.CITE &lt;EndNote&gt;&lt;Cite&gt;&lt;Author&gt;Harren&lt;/Author&gt;&lt;Year&gt;2013&lt;/Year&gt;&lt;RecNum&gt;588&lt;/RecNum&gt;&lt;DisplayText&gt;(Harren, Brandhoff et al. 2013)&lt;/DisplayText&gt;&lt;record&gt;&lt;rec-number&gt;588&lt;/rec-number&gt;&lt;foreign-keys&gt;&lt;key app="EN" db-id="0pazvxt5kzzzd0er9pcprt0759frxeawtzpf" timestamp="1509982069"&gt;588&lt;/key&gt;&lt;/foreign-keys&gt;&lt;ref-type name="Journal Article"&gt;17&lt;/ref-type&gt;&lt;contributors&gt;&lt;authors&gt;&lt;author&gt;Harren, Karin&lt;/author&gt;&lt;author&gt;Brandhoff, Beate&lt;/author&gt;&lt;author&gt;Knödler, Michael&lt;/author&gt;&lt;author&gt;Tudzynski, Bettina&lt;/author&gt;&lt;/authors&gt;&lt;/contributors&gt;&lt;titles&gt;&lt;title&gt;The high-affinity phosphodiesterase BcPde2 has impact on growth, differentiation and virulence of the phytopathogenic ascomycete Botrytis cinerea&lt;/title&gt;&lt;secondary-title&gt;PLOS one&lt;/secondary-title&gt;&lt;/titles&gt;&lt;periodical&gt;&lt;full-title&gt;PLoS One&lt;/full-title&gt;&lt;/periodical&gt;&lt;pages&gt;e78525&lt;/pages&gt;&lt;volume&gt;8&lt;/volume&gt;&lt;number&gt;11&lt;/number&gt;&lt;dates&gt;&lt;year&gt;2013&lt;/year&gt;&lt;/dates&gt;&lt;isbn&gt;1932-6203&lt;/isbn&gt;&lt;urls&gt;&lt;/urls&gt;&lt;/record&gt;&lt;/Cite&gt;&lt;/EndNote&gt;</w:instrText>
      </w:r>
      <w:r w:rsidR="007F3EED">
        <w:rPr>
          <w:sz w:val="24"/>
          <w:szCs w:val="24"/>
        </w:rPr>
        <w:fldChar w:fldCharType="separate"/>
      </w:r>
      <w:r w:rsidR="007F3EED">
        <w:rPr>
          <w:noProof/>
          <w:sz w:val="24"/>
          <w:szCs w:val="24"/>
        </w:rPr>
        <w:t>(Harren, Brandhoff et al. 2013)</w:t>
      </w:r>
      <w:r w:rsidR="007F3EED">
        <w:rPr>
          <w:sz w:val="24"/>
          <w:szCs w:val="24"/>
        </w:rPr>
        <w:fldChar w:fldCharType="end"/>
      </w:r>
      <w:r w:rsidR="00483511">
        <w:rPr>
          <w:sz w:val="24"/>
          <w:szCs w:val="24"/>
        </w:rPr>
        <w:t xml:space="preserve">. </w:t>
      </w:r>
      <w:r w:rsidR="00CB39BA">
        <w:rPr>
          <w:sz w:val="24"/>
          <w:szCs w:val="24"/>
        </w:rPr>
        <w:t xml:space="preserve">Thus, there is an apparent subset of </w:t>
      </w:r>
      <w:r w:rsidR="00CB39BA">
        <w:rPr>
          <w:i/>
          <w:sz w:val="24"/>
          <w:szCs w:val="24"/>
        </w:rPr>
        <w:t xml:space="preserve">B. </w:t>
      </w:r>
      <w:r w:rsidR="00CB39BA" w:rsidRPr="00150E38">
        <w:rPr>
          <w:i/>
          <w:sz w:val="24"/>
        </w:rPr>
        <w:t>cinerea</w:t>
      </w:r>
      <w:r w:rsidR="00CB39BA" w:rsidRPr="00150E38">
        <w:rPr>
          <w:sz w:val="24"/>
        </w:rPr>
        <w:t xml:space="preserve"> genes</w:t>
      </w:r>
      <w:r w:rsidR="00CB39BA" w:rsidRPr="0009579B">
        <w:rPr>
          <w:sz w:val="24"/>
          <w:szCs w:val="24"/>
        </w:rPr>
        <w:t xml:space="preserve"> </w:t>
      </w:r>
      <w:r w:rsidR="00CB39BA">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2A58029B" w14:textId="1E49F9A1" w:rsidR="005A4150" w:rsidRDefault="00E2127D" w:rsidP="00063A14">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 xml:space="preserve">(Kover and Schaal 2002, Parlevliet 2002, Glazebrook 2005, Nomura, Melotto et al. 2005, Goss and Bergelson 2006, Tiffin and Moeller 2006, Rowe and Kliebenstein 2008, </w:t>
      </w:r>
      <w:r w:rsidR="00042D5F">
        <w:rPr>
          <w:noProof/>
          <w:sz w:val="24"/>
          <w:szCs w:val="24"/>
        </w:rPr>
        <w:lastRenderedPageBreak/>
        <w:t>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S2</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74F83252"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26F0BACD"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w:t>
      </w:r>
      <w:r w:rsidR="00DC14F4">
        <w:rPr>
          <w:sz w:val="24"/>
          <w:szCs w:val="24"/>
        </w:rPr>
        <w:lastRenderedPageBreak/>
        <w:t xml:space="preserve">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290A206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lastRenderedPageBreak/>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w:t>
      </w:r>
      <w:r>
        <w:rPr>
          <w:sz w:val="24"/>
          <w:szCs w:val="24"/>
        </w:rPr>
        <w:lastRenderedPageBreak/>
        <w:t>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469A8298" w:rsidR="00DF65AB" w:rsidRPr="007A1D3B" w:rsidRDefault="00415881" w:rsidP="0039444C">
      <w:pPr>
        <w:rPr>
          <w:b/>
          <w:sz w:val="24"/>
          <w:szCs w:val="24"/>
        </w:rPr>
      </w:pPr>
      <w:proofErr w:type="gramStart"/>
      <w:r>
        <w:rPr>
          <w:b/>
          <w:sz w:val="24"/>
          <w:szCs w:val="24"/>
        </w:rPr>
        <w:t xml:space="preserve">Table </w:t>
      </w:r>
      <w:r w:rsidR="000D40EF" w:rsidRPr="007A1D3B">
        <w:rPr>
          <w:b/>
          <w:sz w:val="24"/>
          <w:szCs w:val="24"/>
        </w:rPr>
        <w:t>1.</w:t>
      </w:r>
      <w:proofErr w:type="gramEnd"/>
      <w:r w:rsidR="000D40EF" w:rsidRPr="007A1D3B">
        <w:rPr>
          <w:b/>
          <w:sz w:val="24"/>
          <w:szCs w:val="24"/>
        </w:rPr>
        <w:t xml:space="preserve">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266FA31" w14:textId="77777777" w:rsidR="00C448B0" w:rsidRDefault="00C448B0" w:rsidP="0039444C">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C448B0" w:rsidRPr="00C448B0" w14:paraId="2E2BCE97"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FCCED2" w14:textId="77777777" w:rsidR="00864CF6" w:rsidRPr="00C448B0" w:rsidRDefault="00C448B0" w:rsidP="00C448B0">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972D85" w14:textId="77777777" w:rsidR="00864CF6" w:rsidRPr="00C448B0" w:rsidRDefault="00C448B0" w:rsidP="00C448B0">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BA425A" w14:textId="77777777" w:rsidR="00864CF6" w:rsidRPr="00C448B0" w:rsidRDefault="00C448B0" w:rsidP="00C448B0">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9033E9" w14:textId="77777777" w:rsidR="00864CF6" w:rsidRPr="00C448B0" w:rsidRDefault="00C448B0" w:rsidP="00C448B0">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245AD8" w14:textId="77777777" w:rsidR="00864CF6" w:rsidRPr="00C448B0" w:rsidRDefault="00C448B0" w:rsidP="00C448B0">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BDEB35" w14:textId="77777777" w:rsidR="00864CF6" w:rsidRPr="00C448B0" w:rsidRDefault="00C448B0" w:rsidP="00C448B0">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EF528D2" w14:textId="77777777" w:rsidR="00864CF6" w:rsidRPr="00C448B0" w:rsidRDefault="00C448B0" w:rsidP="00C448B0">
            <w:pPr>
              <w:rPr>
                <w:sz w:val="24"/>
                <w:szCs w:val="24"/>
              </w:rPr>
            </w:pPr>
            <w:r w:rsidRPr="00C448B0">
              <w:rPr>
                <w:sz w:val="24"/>
                <w:szCs w:val="24"/>
              </w:rPr>
              <w:t>p</w:t>
            </w:r>
          </w:p>
        </w:tc>
      </w:tr>
      <w:tr w:rsidR="00C448B0" w:rsidRPr="00C448B0" w14:paraId="24418E51"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A14993" w14:textId="77777777" w:rsidR="00864CF6" w:rsidRPr="00C448B0" w:rsidRDefault="00C448B0" w:rsidP="00C448B0">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3907AA0" w14:textId="77777777" w:rsidR="00864CF6" w:rsidRPr="00C448B0" w:rsidRDefault="00C448B0" w:rsidP="00C448B0">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D0704" w14:textId="77777777" w:rsidR="00864CF6" w:rsidRPr="00C448B0" w:rsidRDefault="00C448B0" w:rsidP="00C448B0">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C31BD0" w14:textId="77777777" w:rsidR="00864CF6" w:rsidRPr="00C448B0" w:rsidRDefault="00C448B0" w:rsidP="00C448B0">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0EE1F6" w14:textId="77777777" w:rsidR="00864CF6" w:rsidRPr="00C448B0" w:rsidRDefault="00C448B0" w:rsidP="00C448B0">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3FF8DAE"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EB3AF4" w14:textId="77777777" w:rsidR="00864CF6" w:rsidRPr="00C448B0" w:rsidRDefault="00C448B0" w:rsidP="00C448B0">
            <w:pPr>
              <w:rPr>
                <w:sz w:val="24"/>
                <w:szCs w:val="24"/>
              </w:rPr>
            </w:pPr>
            <w:r w:rsidRPr="00C448B0">
              <w:rPr>
                <w:b/>
                <w:bCs/>
                <w:sz w:val="24"/>
                <w:szCs w:val="24"/>
              </w:rPr>
              <w:t>&lt;2e-16</w:t>
            </w:r>
          </w:p>
        </w:tc>
      </w:tr>
      <w:tr w:rsidR="00C448B0" w:rsidRPr="00C448B0" w14:paraId="3AA3E89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FD6D94" w14:textId="77777777" w:rsidR="00864CF6" w:rsidRPr="00C448B0" w:rsidRDefault="00C448B0" w:rsidP="00C448B0">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18A6C"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3085244" w14:textId="77777777" w:rsidR="00864CF6" w:rsidRPr="00C448B0" w:rsidRDefault="00C448B0" w:rsidP="00C448B0">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48BCDE" w14:textId="77777777" w:rsidR="00864CF6" w:rsidRPr="00C448B0" w:rsidRDefault="00C448B0" w:rsidP="00C448B0">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825309" w14:textId="77777777" w:rsidR="00864CF6" w:rsidRPr="00C448B0" w:rsidRDefault="00C448B0" w:rsidP="00C448B0">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8578F"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03FA3E" w14:textId="77777777" w:rsidR="00864CF6" w:rsidRPr="00C448B0" w:rsidRDefault="00C448B0" w:rsidP="00C448B0">
            <w:pPr>
              <w:rPr>
                <w:sz w:val="24"/>
                <w:szCs w:val="24"/>
              </w:rPr>
            </w:pPr>
            <w:r w:rsidRPr="00C448B0">
              <w:rPr>
                <w:b/>
                <w:bCs/>
                <w:sz w:val="24"/>
                <w:szCs w:val="24"/>
              </w:rPr>
              <w:t>&lt;2e-16</w:t>
            </w:r>
          </w:p>
        </w:tc>
      </w:tr>
      <w:tr w:rsidR="00C448B0" w:rsidRPr="00C448B0" w14:paraId="0D97021E"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1E3741" w14:textId="77777777" w:rsidR="00864CF6" w:rsidRPr="00C448B0" w:rsidRDefault="00C448B0" w:rsidP="00C448B0">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3A8903" w14:textId="77777777" w:rsidR="00864CF6" w:rsidRPr="00C448B0" w:rsidRDefault="00C448B0" w:rsidP="00C448B0">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A70E1C" w14:textId="77777777" w:rsidR="00864CF6" w:rsidRPr="00C448B0" w:rsidRDefault="00C448B0" w:rsidP="00C448B0">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D50FBA" w14:textId="77777777" w:rsidR="00864CF6" w:rsidRPr="00C448B0" w:rsidRDefault="00C448B0" w:rsidP="00C448B0">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93E52" w14:textId="77777777" w:rsidR="00864CF6" w:rsidRPr="00C448B0" w:rsidRDefault="00C448B0" w:rsidP="00C448B0">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1688AE8"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A5CC2F" w14:textId="77777777" w:rsidR="00864CF6" w:rsidRPr="00C448B0" w:rsidRDefault="00C448B0" w:rsidP="00C448B0">
            <w:pPr>
              <w:rPr>
                <w:sz w:val="24"/>
                <w:szCs w:val="24"/>
              </w:rPr>
            </w:pPr>
            <w:r w:rsidRPr="00C448B0">
              <w:rPr>
                <w:b/>
                <w:bCs/>
                <w:sz w:val="24"/>
                <w:szCs w:val="24"/>
              </w:rPr>
              <w:t>&lt;2e-16</w:t>
            </w:r>
          </w:p>
        </w:tc>
      </w:tr>
      <w:tr w:rsidR="00C448B0" w:rsidRPr="00C448B0" w14:paraId="406BB08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38E09C" w14:textId="77777777" w:rsidR="00864CF6" w:rsidRPr="00C448B0" w:rsidRDefault="00C448B0" w:rsidP="00C448B0">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0DA4DA"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7A137E" w14:textId="77777777" w:rsidR="00864CF6" w:rsidRPr="00C448B0" w:rsidRDefault="00C448B0" w:rsidP="00C448B0">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4A8982" w14:textId="77777777" w:rsidR="00864CF6" w:rsidRPr="00C448B0" w:rsidRDefault="00C448B0" w:rsidP="00C448B0">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8A3E08" w14:textId="77777777" w:rsidR="00864CF6" w:rsidRPr="00C448B0" w:rsidRDefault="00C448B0" w:rsidP="00C448B0">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7A9D3C"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EEE8F4" w14:textId="77777777" w:rsidR="00864CF6" w:rsidRPr="00C448B0" w:rsidRDefault="00C448B0" w:rsidP="00C448B0">
            <w:pPr>
              <w:rPr>
                <w:sz w:val="24"/>
                <w:szCs w:val="24"/>
              </w:rPr>
            </w:pPr>
            <w:r w:rsidRPr="00C448B0">
              <w:rPr>
                <w:sz w:val="24"/>
                <w:szCs w:val="24"/>
              </w:rPr>
              <w:t>0.260</w:t>
            </w:r>
          </w:p>
        </w:tc>
      </w:tr>
      <w:tr w:rsidR="00C448B0" w:rsidRPr="00C448B0" w14:paraId="7F5E21D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602DB7" w14:textId="77777777" w:rsidR="00864CF6" w:rsidRPr="00C448B0" w:rsidRDefault="00C448B0" w:rsidP="00C448B0">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AC6BD4A" w14:textId="77777777" w:rsidR="00864CF6" w:rsidRPr="00C448B0" w:rsidRDefault="00C448B0" w:rsidP="00C448B0">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58AACE" w14:textId="77777777" w:rsidR="00864CF6" w:rsidRPr="00C448B0" w:rsidRDefault="00C448B0" w:rsidP="00C448B0">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D8264" w14:textId="77777777" w:rsidR="00864CF6" w:rsidRPr="00C448B0" w:rsidRDefault="00C448B0" w:rsidP="00C448B0">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A02333" w14:textId="77777777" w:rsidR="00864CF6" w:rsidRPr="00C448B0" w:rsidRDefault="00C448B0" w:rsidP="00C448B0">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733285" w14:textId="77777777" w:rsidR="00864CF6" w:rsidRPr="00C448B0" w:rsidRDefault="00C448B0" w:rsidP="00C448B0">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65EDBC" w14:textId="77777777" w:rsidR="00864CF6" w:rsidRPr="00C448B0" w:rsidRDefault="00C448B0" w:rsidP="00C448B0">
            <w:pPr>
              <w:rPr>
                <w:sz w:val="24"/>
                <w:szCs w:val="24"/>
              </w:rPr>
            </w:pPr>
            <w:r w:rsidRPr="00C448B0">
              <w:rPr>
                <w:sz w:val="24"/>
                <w:szCs w:val="24"/>
              </w:rPr>
              <w:t>0.623</w:t>
            </w:r>
          </w:p>
        </w:tc>
      </w:tr>
      <w:tr w:rsidR="00C448B0" w:rsidRPr="00C448B0" w14:paraId="6FBD322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44CEBB" w14:textId="77777777" w:rsidR="00864CF6" w:rsidRPr="00C448B0" w:rsidRDefault="00C448B0" w:rsidP="00C448B0">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BBBA6B" w14:textId="77777777" w:rsidR="00864CF6" w:rsidRPr="00C448B0" w:rsidRDefault="00C448B0" w:rsidP="00C448B0">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EB7696"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31188F" w14:textId="77777777" w:rsidR="00864CF6" w:rsidRPr="00C448B0" w:rsidRDefault="00C448B0" w:rsidP="00C448B0">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87E50B" w14:textId="77777777" w:rsidR="00864CF6" w:rsidRPr="00C448B0" w:rsidRDefault="00C448B0" w:rsidP="00C448B0">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6A8839"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F8D983" w14:textId="77777777" w:rsidR="00864CF6" w:rsidRPr="00C448B0" w:rsidRDefault="00C448B0" w:rsidP="00C448B0">
            <w:pPr>
              <w:rPr>
                <w:sz w:val="24"/>
                <w:szCs w:val="24"/>
              </w:rPr>
            </w:pPr>
            <w:r w:rsidRPr="00C448B0">
              <w:rPr>
                <w:b/>
                <w:bCs/>
                <w:sz w:val="24"/>
                <w:szCs w:val="24"/>
              </w:rPr>
              <w:t>&lt;2e-16</w:t>
            </w:r>
          </w:p>
        </w:tc>
      </w:tr>
      <w:tr w:rsidR="00C448B0" w:rsidRPr="00C448B0" w14:paraId="459A834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83A11E1" w14:textId="77777777" w:rsidR="00864CF6" w:rsidRPr="00C448B0" w:rsidRDefault="00C448B0" w:rsidP="00C448B0">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CCCD69" w14:textId="77777777" w:rsidR="00864CF6" w:rsidRPr="00C448B0" w:rsidRDefault="00C448B0" w:rsidP="00C448B0">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F12BD5"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2B596E" w14:textId="77777777" w:rsidR="00864CF6" w:rsidRPr="00C448B0" w:rsidRDefault="00C448B0" w:rsidP="00C448B0">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129CA4" w14:textId="77777777" w:rsidR="00864CF6" w:rsidRPr="00C448B0" w:rsidRDefault="00C448B0" w:rsidP="00C448B0">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B100497" w14:textId="77777777" w:rsidR="00864CF6" w:rsidRPr="00C448B0" w:rsidRDefault="00C448B0" w:rsidP="00C448B0">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8CD37F" w14:textId="77777777" w:rsidR="00864CF6" w:rsidRPr="00C448B0" w:rsidRDefault="00C448B0" w:rsidP="00C448B0">
            <w:pPr>
              <w:rPr>
                <w:sz w:val="24"/>
                <w:szCs w:val="24"/>
              </w:rPr>
            </w:pPr>
            <w:r w:rsidRPr="00C448B0">
              <w:rPr>
                <w:b/>
                <w:bCs/>
                <w:sz w:val="24"/>
                <w:szCs w:val="24"/>
              </w:rPr>
              <w:t>&lt;2e-16</w:t>
            </w:r>
          </w:p>
        </w:tc>
      </w:tr>
      <w:tr w:rsidR="00C448B0" w:rsidRPr="00C448B0" w14:paraId="4123A10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AB3A52" w14:textId="77777777" w:rsidR="00864CF6" w:rsidRPr="00C448B0" w:rsidRDefault="00C448B0" w:rsidP="00C448B0">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E93B78" w14:textId="77777777" w:rsidR="00864CF6" w:rsidRPr="00C448B0" w:rsidRDefault="00C448B0" w:rsidP="00C448B0">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9B691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1AC8C2" w14:textId="77777777" w:rsidR="00864CF6" w:rsidRPr="00C448B0" w:rsidRDefault="00C448B0" w:rsidP="00C448B0">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947F8F" w14:textId="77777777" w:rsidR="00864CF6" w:rsidRPr="00C448B0" w:rsidRDefault="00C448B0" w:rsidP="00C448B0">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EE7CEB"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3B39C1" w14:textId="77777777" w:rsidR="00864CF6" w:rsidRPr="00C448B0" w:rsidRDefault="00C448B0" w:rsidP="00C448B0">
            <w:pPr>
              <w:rPr>
                <w:sz w:val="24"/>
                <w:szCs w:val="24"/>
              </w:rPr>
            </w:pPr>
            <w:r w:rsidRPr="00C448B0">
              <w:rPr>
                <w:b/>
                <w:bCs/>
                <w:sz w:val="24"/>
                <w:szCs w:val="24"/>
              </w:rPr>
              <w:t>&lt;2e-16</w:t>
            </w:r>
          </w:p>
        </w:tc>
      </w:tr>
      <w:tr w:rsidR="00C448B0" w:rsidRPr="00C448B0" w14:paraId="37523352"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E4F2B1" w14:textId="77777777" w:rsidR="00864CF6" w:rsidRPr="00C448B0" w:rsidRDefault="00C448B0" w:rsidP="00C448B0">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3F3AC9" w14:textId="77777777" w:rsidR="00864CF6" w:rsidRPr="00C448B0" w:rsidRDefault="00C448B0" w:rsidP="00C448B0">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BED344"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BB8B8D" w14:textId="77777777" w:rsidR="00864CF6" w:rsidRPr="00C448B0" w:rsidRDefault="00C448B0" w:rsidP="00C448B0">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5A31A" w14:textId="77777777" w:rsidR="00864CF6" w:rsidRPr="00C448B0" w:rsidRDefault="00C448B0" w:rsidP="00C448B0">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AF0AAA"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38FD17" w14:textId="77777777" w:rsidR="00864CF6" w:rsidRPr="00C448B0" w:rsidRDefault="00C448B0" w:rsidP="00C448B0">
            <w:pPr>
              <w:rPr>
                <w:sz w:val="24"/>
                <w:szCs w:val="24"/>
              </w:rPr>
            </w:pPr>
            <w:r w:rsidRPr="00C448B0">
              <w:rPr>
                <w:sz w:val="24"/>
                <w:szCs w:val="24"/>
              </w:rPr>
              <w:t>0.043</w:t>
            </w:r>
          </w:p>
        </w:tc>
      </w:tr>
      <w:tr w:rsidR="00C448B0" w:rsidRPr="00C448B0" w14:paraId="7F60F45B"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87B411" w14:textId="77777777" w:rsidR="00864CF6" w:rsidRPr="00C448B0" w:rsidRDefault="00C448B0" w:rsidP="00C448B0">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13E3DD" w14:textId="77777777" w:rsidR="00864CF6" w:rsidRPr="00C448B0" w:rsidRDefault="00C448B0" w:rsidP="00C448B0">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1980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63D24C" w14:textId="77777777" w:rsidR="00864CF6" w:rsidRPr="00C448B0" w:rsidRDefault="00C448B0" w:rsidP="00C448B0">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8763A3" w14:textId="77777777" w:rsidR="00864CF6" w:rsidRPr="00C448B0" w:rsidRDefault="00C448B0" w:rsidP="00C448B0">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062D45"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C038DBB" w14:textId="77777777" w:rsidR="00864CF6" w:rsidRPr="00C448B0" w:rsidRDefault="00C448B0" w:rsidP="00C448B0">
            <w:pPr>
              <w:rPr>
                <w:sz w:val="24"/>
                <w:szCs w:val="24"/>
              </w:rPr>
            </w:pPr>
            <w:r w:rsidRPr="00C448B0">
              <w:rPr>
                <w:b/>
                <w:bCs/>
                <w:sz w:val="24"/>
                <w:szCs w:val="24"/>
              </w:rPr>
              <w:t>&lt;2e-16 </w:t>
            </w:r>
          </w:p>
        </w:tc>
      </w:tr>
      <w:tr w:rsidR="00C448B0" w:rsidRPr="00C448B0" w14:paraId="4D7C273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8B3474" w14:textId="77777777" w:rsidR="00864CF6" w:rsidRPr="00C448B0" w:rsidRDefault="00C448B0" w:rsidP="00C448B0">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68277A" w14:textId="77777777" w:rsidR="00864CF6" w:rsidRPr="00C448B0" w:rsidRDefault="00C448B0" w:rsidP="00C448B0">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EBF24ED"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F85504" w14:textId="77777777" w:rsidR="00864CF6" w:rsidRPr="00C448B0" w:rsidRDefault="00C448B0" w:rsidP="00C448B0">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E247C7"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E888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CA0705" w14:textId="77777777" w:rsidR="00C448B0" w:rsidRPr="00C448B0" w:rsidRDefault="00C448B0" w:rsidP="00C448B0">
            <w:pPr>
              <w:rPr>
                <w:sz w:val="24"/>
                <w:szCs w:val="24"/>
              </w:rPr>
            </w:pPr>
          </w:p>
        </w:tc>
      </w:tr>
    </w:tbl>
    <w:p w14:paraId="554762DB" w14:textId="1FB2E1BA" w:rsidR="00DF65AB" w:rsidRDefault="00DF65AB" w:rsidP="0039444C">
      <w:pPr>
        <w:rPr>
          <w:b/>
          <w:sz w:val="24"/>
          <w:szCs w:val="24"/>
        </w:rPr>
      </w:pPr>
    </w:p>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lastRenderedPageBreak/>
        <w:t>Figures</w:t>
      </w:r>
    </w:p>
    <w:p w14:paraId="23BAEEF5" w14:textId="219B7479" w:rsidR="007C2567" w:rsidRDefault="007C2567" w:rsidP="007C2567">
      <w:pPr>
        <w:rPr>
          <w:sz w:val="24"/>
          <w:szCs w:val="24"/>
        </w:rPr>
      </w:pPr>
      <w:proofErr w:type="gramStart"/>
      <w:r>
        <w:rPr>
          <w:b/>
          <w:sz w:val="24"/>
          <w:szCs w:val="24"/>
        </w:rPr>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w:t>
      </w:r>
      <w:r w:rsidR="00B770AF">
        <w:rPr>
          <w:b/>
          <w:sz w:val="24"/>
          <w:szCs w:val="24"/>
        </w:rPr>
        <w:t xml:space="preserve">diversity in </w:t>
      </w:r>
      <w:r w:rsidRPr="00650319">
        <w:rPr>
          <w:b/>
          <w:sz w:val="24"/>
          <w:szCs w:val="24"/>
        </w:rPr>
        <w:t>detached leaf assay and digital image analysis.</w:t>
      </w:r>
      <w:proofErr w:type="gramEnd"/>
      <w:r w:rsidRPr="00650319">
        <w:rPr>
          <w:b/>
          <w:sz w:val="24"/>
          <w:szCs w:val="24"/>
        </w:rPr>
        <w:t xml:space="preserve"> </w:t>
      </w:r>
      <w:r w:rsidR="00070C45">
        <w:rPr>
          <w:sz w:val="24"/>
          <w:szCs w:val="24"/>
        </w:rPr>
        <w:t>a</w:t>
      </w:r>
      <w:r w:rsidR="00B770AF">
        <w:rPr>
          <w:sz w:val="24"/>
          <w:szCs w:val="24"/>
        </w:rPr>
        <w:t xml:space="preserve">)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r w:rsidR="00B770AF">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20724E7B" w14:textId="252C7B52" w:rsidR="007C2567" w:rsidRPr="00FE1BFF" w:rsidRDefault="00070C45" w:rsidP="0039444C">
      <w:pPr>
        <w:rPr>
          <w:sz w:val="24"/>
          <w:szCs w:val="24"/>
        </w:rPr>
      </w:pPr>
      <w:r>
        <w:rPr>
          <w:sz w:val="24"/>
          <w:szCs w:val="24"/>
        </w:rPr>
        <w:t>b</w:t>
      </w:r>
      <w:r w:rsidR="007C2567">
        <w:rPr>
          <w:sz w:val="24"/>
          <w:szCs w:val="24"/>
        </w:rPr>
        <w:t>) Digital masking of leaf and lesion is followed by automated measurement of area fo</w:t>
      </w:r>
      <w:r w:rsidR="00FE1BFF">
        <w:rPr>
          <w:sz w:val="24"/>
          <w:szCs w:val="24"/>
        </w:rPr>
        <w:t>r each lesion.</w:t>
      </w:r>
    </w:p>
    <w:p w14:paraId="0B2B8861" w14:textId="1F54FD96" w:rsidR="008D0527" w:rsidRDefault="00070C45" w:rsidP="008D0527">
      <w:pPr>
        <w:rPr>
          <w:sz w:val="24"/>
          <w:szCs w:val="24"/>
        </w:rPr>
      </w:pPr>
      <w:r>
        <w:rPr>
          <w:sz w:val="24"/>
          <w:szCs w:val="24"/>
        </w:rPr>
        <w:t>c</w:t>
      </w:r>
      <w:r w:rsidR="00B770AF">
        <w:rPr>
          <w:sz w:val="24"/>
          <w:szCs w:val="24"/>
        </w:rPr>
        <w:t xml:space="preserve">) </w:t>
      </w:r>
      <w:r w:rsidR="008D0527">
        <w:rPr>
          <w:sz w:val="24"/>
          <w:szCs w:val="24"/>
        </w:rPr>
        <w:t>Shown is an i</w:t>
      </w:r>
      <w:r w:rsidR="008D0527" w:rsidRPr="00572481">
        <w:rPr>
          <w:sz w:val="24"/>
          <w:szCs w:val="24"/>
        </w:rPr>
        <w:t>nteraction plot of lesion size due to</w:t>
      </w:r>
      <w:r w:rsidR="00B770AF">
        <w:rPr>
          <w:sz w:val="24"/>
          <w:szCs w:val="24"/>
        </w:rPr>
        <w:t xml:space="preserve"> all</w:t>
      </w:r>
      <w:r w:rsidR="008D0527" w:rsidRPr="00572481">
        <w:rPr>
          <w:sz w:val="24"/>
          <w:szCs w:val="24"/>
        </w:rPr>
        <w:t xml:space="preserve"> individual </w:t>
      </w:r>
      <w:r w:rsidR="008D0527" w:rsidRPr="00C1176E">
        <w:rPr>
          <w:i/>
          <w:sz w:val="24"/>
          <w:szCs w:val="24"/>
        </w:rPr>
        <w:t>B. cinerea</w:t>
      </w:r>
      <w:r w:rsidR="008D0527" w:rsidRPr="00572481">
        <w:rPr>
          <w:sz w:val="24"/>
          <w:szCs w:val="24"/>
        </w:rPr>
        <w:t xml:space="preserve"> isolates on</w:t>
      </w:r>
      <w:r w:rsidR="008D0527">
        <w:rPr>
          <w:sz w:val="24"/>
          <w:szCs w:val="24"/>
        </w:rPr>
        <w:t xml:space="preserve"> all of the</w:t>
      </w:r>
      <w:r w:rsidR="008D0527" w:rsidRPr="00572481">
        <w:rPr>
          <w:sz w:val="24"/>
          <w:szCs w:val="24"/>
        </w:rPr>
        <w:t xml:space="preserve"> tomato host genotypes</w:t>
      </w:r>
      <w:r w:rsidR="008D0527">
        <w:rPr>
          <w:sz w:val="24"/>
          <w:szCs w:val="24"/>
        </w:rPr>
        <w:t>, grouped by domestication status</w:t>
      </w:r>
      <w:r w:rsidR="008D0527" w:rsidRPr="00572481">
        <w:rPr>
          <w:sz w:val="24"/>
          <w:szCs w:val="24"/>
        </w:rPr>
        <w:t xml:space="preserve">. </w:t>
      </w:r>
      <w:r w:rsidR="008D0527">
        <w:rPr>
          <w:sz w:val="24"/>
          <w:szCs w:val="24"/>
        </w:rPr>
        <w:t xml:space="preserve">The x-axis includes each tomato host genotype. </w:t>
      </w:r>
      <w:r w:rsidR="008D0527" w:rsidRPr="00572481">
        <w:rPr>
          <w:sz w:val="24"/>
          <w:szCs w:val="24"/>
        </w:rPr>
        <w:t xml:space="preserve">Each line traces the average lesion size </w:t>
      </w:r>
      <w:r w:rsidR="008D0527">
        <w:rPr>
          <w:sz w:val="24"/>
          <w:szCs w:val="24"/>
        </w:rPr>
        <w:t xml:space="preserve">of a single </w:t>
      </w:r>
      <w:r w:rsidR="008D0527" w:rsidRPr="00C1176E">
        <w:rPr>
          <w:i/>
          <w:sz w:val="24"/>
          <w:szCs w:val="24"/>
        </w:rPr>
        <w:t xml:space="preserve">B. cinerea </w:t>
      </w:r>
      <w:r w:rsidR="008D0527">
        <w:rPr>
          <w:sz w:val="24"/>
          <w:szCs w:val="24"/>
        </w:rPr>
        <w:t xml:space="preserve">isolate across hosts. </w:t>
      </w:r>
    </w:p>
    <w:p w14:paraId="61DAF782" w14:textId="0BCBC0D8" w:rsidR="008D0527" w:rsidRDefault="00070C45" w:rsidP="008D0527">
      <w:pPr>
        <w:rPr>
          <w:sz w:val="24"/>
          <w:szCs w:val="24"/>
        </w:rPr>
      </w:pPr>
      <w:r>
        <w:rPr>
          <w:sz w:val="24"/>
          <w:szCs w:val="24"/>
        </w:rPr>
        <w:t>d</w:t>
      </w:r>
      <w:r w:rsidR="008D0527">
        <w:rPr>
          <w:sz w:val="24"/>
          <w:szCs w:val="24"/>
        </w:rPr>
        <w:t xml:space="preserve">) The common reference </w:t>
      </w:r>
      <w:r w:rsidR="008D0527">
        <w:rPr>
          <w:i/>
          <w:sz w:val="24"/>
          <w:szCs w:val="24"/>
        </w:rPr>
        <w:t xml:space="preserve">B. cinerea </w:t>
      </w:r>
      <w:r w:rsidR="008D0527">
        <w:rPr>
          <w:sz w:val="24"/>
          <w:szCs w:val="24"/>
        </w:rPr>
        <w:t>isolate B05.10 is highlighted in black.</w:t>
      </w:r>
    </w:p>
    <w:p w14:paraId="28563109" w14:textId="3DBE527C" w:rsidR="008D0527" w:rsidRDefault="00070C45" w:rsidP="008D0527">
      <w:pPr>
        <w:rPr>
          <w:sz w:val="24"/>
          <w:szCs w:val="24"/>
        </w:rPr>
      </w:pPr>
      <w:r>
        <w:rPr>
          <w:sz w:val="24"/>
          <w:szCs w:val="24"/>
        </w:rPr>
        <w:t>e</w:t>
      </w:r>
      <w:r w:rsidR="008D0527">
        <w:rPr>
          <w:sz w:val="24"/>
          <w:szCs w:val="24"/>
        </w:rPr>
        <w:t>) The ten highest-virulence isolates, as estimated by mean virulence across all tomato genotypes, are highlighted in black.</w:t>
      </w:r>
    </w:p>
    <w:p w14:paraId="0DA3F4F3" w14:textId="7C8DEB39" w:rsidR="008D0527" w:rsidRDefault="00070C45" w:rsidP="008D0527">
      <w:pPr>
        <w:rPr>
          <w:sz w:val="24"/>
          <w:szCs w:val="24"/>
        </w:rPr>
      </w:pPr>
      <w:r>
        <w:rPr>
          <w:sz w:val="24"/>
          <w:szCs w:val="24"/>
        </w:rPr>
        <w:t>f</w:t>
      </w:r>
      <w:r w:rsidR="008D0527">
        <w:rPr>
          <w:sz w:val="24"/>
          <w:szCs w:val="24"/>
        </w:rPr>
        <w:t>)</w:t>
      </w:r>
      <w:r w:rsidR="008D0527" w:rsidRPr="003C00D0">
        <w:rPr>
          <w:sz w:val="24"/>
          <w:szCs w:val="24"/>
        </w:rPr>
        <w:t xml:space="preserve"> </w:t>
      </w:r>
      <w:r w:rsidR="008D0527">
        <w:rPr>
          <w:sz w:val="24"/>
          <w:szCs w:val="24"/>
        </w:rPr>
        <w:t xml:space="preserve">The ten most saprophytic, or low virulence, isolates, as estimated by mean virulence across all genotypes, </w:t>
      </w:r>
      <w:proofErr w:type="gramStart"/>
      <w:r w:rsidR="008D0527">
        <w:rPr>
          <w:sz w:val="24"/>
          <w:szCs w:val="24"/>
        </w:rPr>
        <w:t>are</w:t>
      </w:r>
      <w:proofErr w:type="gramEnd"/>
      <w:r w:rsidR="008D0527">
        <w:rPr>
          <w:sz w:val="24"/>
          <w:szCs w:val="24"/>
        </w:rPr>
        <w:t xml:space="preserve"> highlighted in black.</w:t>
      </w:r>
    </w:p>
    <w:p w14:paraId="65F8B71C" w14:textId="5373EC8E" w:rsidR="008D0527" w:rsidRDefault="00070C45" w:rsidP="008D0527">
      <w:pPr>
        <w:rPr>
          <w:sz w:val="24"/>
          <w:szCs w:val="24"/>
        </w:rPr>
      </w:pPr>
      <w:r>
        <w:rPr>
          <w:sz w:val="24"/>
          <w:szCs w:val="24"/>
        </w:rPr>
        <w:t>g</w:t>
      </w:r>
      <w:r w:rsidR="008D0527">
        <w:rPr>
          <w:sz w:val="24"/>
          <w:szCs w:val="24"/>
        </w:rPr>
        <w:t>) The five isolates collected from tomato tissue are highlighted in black.</w:t>
      </w:r>
    </w:p>
    <w:p w14:paraId="1195AD27" w14:textId="4DA79CCE" w:rsidR="008D0527" w:rsidRDefault="00070C45" w:rsidP="008D0527">
      <w:pPr>
        <w:rPr>
          <w:sz w:val="24"/>
          <w:szCs w:val="24"/>
        </w:rPr>
      </w:pPr>
      <w:r>
        <w:rPr>
          <w:sz w:val="24"/>
          <w:szCs w:val="24"/>
        </w:rPr>
        <w:t>h</w:t>
      </w:r>
      <w:r w:rsidR="008D0527">
        <w:rPr>
          <w:sz w:val="24"/>
          <w:szCs w:val="24"/>
        </w:rPr>
        <w:t xml:space="preserve">) The two isolates with significant domestication sensitivity are shown in black. </w:t>
      </w:r>
    </w:p>
    <w:p w14:paraId="30728121" w14:textId="77777777" w:rsidR="0039444C" w:rsidRPr="00572481" w:rsidRDefault="0039444C" w:rsidP="0039444C">
      <w:pPr>
        <w:rPr>
          <w:sz w:val="24"/>
          <w:szCs w:val="24"/>
        </w:rPr>
      </w:pPr>
    </w:p>
    <w:p w14:paraId="66D3B277" w14:textId="01D5DA8B" w:rsidR="00F33B95" w:rsidRPr="00650319" w:rsidRDefault="00D03A16" w:rsidP="0039444C">
      <w:pPr>
        <w:rPr>
          <w:b/>
          <w:sz w:val="24"/>
          <w:szCs w:val="24"/>
        </w:rPr>
      </w:pPr>
      <w:proofErr w:type="gramStart"/>
      <w:r>
        <w:rPr>
          <w:b/>
          <w:sz w:val="24"/>
          <w:szCs w:val="24"/>
        </w:rPr>
        <w:t>Figure 2</w:t>
      </w:r>
      <w:r w:rsidR="0039444C" w:rsidRPr="00650319">
        <w:rPr>
          <w:b/>
          <w:sz w:val="24"/>
          <w:szCs w:val="24"/>
        </w:rPr>
        <w:t>.</w:t>
      </w:r>
      <w:proofErr w:type="gramEnd"/>
      <w:r w:rsidR="0039444C" w:rsidRPr="00650319">
        <w:rPr>
          <w:b/>
          <w:sz w:val="24"/>
          <w:szCs w:val="24"/>
        </w:rPr>
        <w:t xml:space="preserve">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0039444C" w:rsidRPr="00650319">
        <w:rPr>
          <w:b/>
          <w:sz w:val="24"/>
          <w:szCs w:val="24"/>
        </w:rPr>
        <w:t>susceptibility to</w:t>
      </w:r>
      <w:r w:rsidR="0039444C"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0039444C" w:rsidRPr="00650319">
        <w:rPr>
          <w:b/>
          <w:i/>
          <w:sz w:val="24"/>
          <w:szCs w:val="24"/>
        </w:rPr>
        <w:t>B. cinerea</w:t>
      </w:r>
      <w:r w:rsidR="00F33B95">
        <w:rPr>
          <w:b/>
          <w:sz w:val="24"/>
          <w:szCs w:val="24"/>
        </w:rPr>
        <w:t xml:space="preserve"> isolates</w:t>
      </w:r>
      <w:r w:rsidR="0039444C"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643173D1" w:rsidR="00F33B95" w:rsidRDefault="00D03A16" w:rsidP="0039444C">
      <w:pPr>
        <w:rPr>
          <w:sz w:val="24"/>
          <w:szCs w:val="24"/>
        </w:rPr>
      </w:pPr>
      <w:proofErr w:type="gramStart"/>
      <w:r>
        <w:rPr>
          <w:b/>
          <w:sz w:val="24"/>
          <w:szCs w:val="24"/>
        </w:rPr>
        <w:t>Figure 3</w:t>
      </w:r>
      <w:r w:rsidR="0039444C" w:rsidRPr="00591543">
        <w:rPr>
          <w:b/>
          <w:sz w:val="24"/>
          <w:szCs w:val="24"/>
        </w:rPr>
        <w:t>.</w:t>
      </w:r>
      <w:proofErr w:type="gramEnd"/>
      <w:r w:rsidR="0039444C" w:rsidRPr="00591543">
        <w:rPr>
          <w:b/>
          <w:sz w:val="24"/>
          <w:szCs w:val="24"/>
        </w:rPr>
        <w:t xml:space="preserve"> </w:t>
      </w:r>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0039444C"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0039444C" w:rsidRPr="00591543">
        <w:rPr>
          <w:b/>
          <w:sz w:val="24"/>
          <w:szCs w:val="24"/>
        </w:rPr>
        <w:t xml:space="preserve"> domestication</w:t>
      </w:r>
      <w:r w:rsidR="00F33B95">
        <w:rPr>
          <w:b/>
          <w:sz w:val="24"/>
          <w:szCs w:val="24"/>
        </w:rPr>
        <w:t xml:space="preserve"> status</w:t>
      </w:r>
      <w:r w:rsidR="0039444C">
        <w:rPr>
          <w:sz w:val="24"/>
          <w:szCs w:val="24"/>
        </w:rPr>
        <w:t>.</w:t>
      </w:r>
      <w:proofErr w:type="gramEnd"/>
    </w:p>
    <w:p w14:paraId="4D825BE9" w14:textId="3B7AA364"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w:t>
      </w:r>
      <w:r w:rsidR="00415881">
        <w:rPr>
          <w:sz w:val="24"/>
          <w:szCs w:val="24"/>
        </w:rPr>
        <w:t xml:space="preserve">ion size is significant (Table </w:t>
      </w:r>
      <w:r w:rsidR="00C436F8">
        <w:rPr>
          <w:sz w:val="24"/>
          <w:szCs w:val="24"/>
        </w:rPr>
        <w:t>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0CA6BFDA" w14:textId="77777777" w:rsidR="007E4F58" w:rsidRDefault="007E4F58" w:rsidP="000F1BA0">
      <w:pPr>
        <w:rPr>
          <w:sz w:val="24"/>
          <w:szCs w:val="24"/>
        </w:rPr>
      </w:pPr>
    </w:p>
    <w:p w14:paraId="47439506" w14:textId="621E5FCF" w:rsidR="00F33B95" w:rsidRPr="00650319" w:rsidRDefault="00BB5375" w:rsidP="0039444C">
      <w:pPr>
        <w:rPr>
          <w:b/>
          <w:sz w:val="24"/>
          <w:szCs w:val="24"/>
        </w:rPr>
      </w:pPr>
      <w:proofErr w:type="gramStart"/>
      <w:r>
        <w:rPr>
          <w:b/>
          <w:sz w:val="24"/>
          <w:szCs w:val="24"/>
        </w:rPr>
        <w:t xml:space="preserve">Figure </w:t>
      </w:r>
      <w:r w:rsidR="00C65355">
        <w:rPr>
          <w:b/>
          <w:sz w:val="24"/>
          <w:szCs w:val="24"/>
        </w:rPr>
        <w:t>4</w:t>
      </w:r>
      <w:r w:rsidR="00E160CF" w:rsidRPr="00650319">
        <w:rPr>
          <w:b/>
          <w:sz w:val="24"/>
          <w:szCs w:val="24"/>
        </w:rPr>
        <w:t>.</w:t>
      </w:r>
      <w:proofErr w:type="gramEnd"/>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0039444C" w:rsidRPr="00650319">
        <w:rPr>
          <w:b/>
          <w:sz w:val="24"/>
          <w:szCs w:val="24"/>
        </w:rPr>
        <w:t xml:space="preserve">lesion size on </w:t>
      </w:r>
      <w:r w:rsidR="003C00D0">
        <w:rPr>
          <w:b/>
          <w:sz w:val="24"/>
          <w:szCs w:val="24"/>
        </w:rPr>
        <w:t xml:space="preserve">individual </w:t>
      </w:r>
      <w:r w:rsidR="0039444C" w:rsidRPr="00650319">
        <w:rPr>
          <w:b/>
          <w:sz w:val="24"/>
          <w:szCs w:val="24"/>
        </w:rPr>
        <w:t>tomato</w:t>
      </w:r>
      <w:r w:rsidR="003C00D0">
        <w:rPr>
          <w:b/>
          <w:sz w:val="24"/>
          <w:szCs w:val="24"/>
        </w:rPr>
        <w:t xml:space="preserve"> genotypes</w:t>
      </w:r>
      <w:r w:rsidR="0039444C" w:rsidRPr="00650319">
        <w:rPr>
          <w:b/>
          <w:sz w:val="24"/>
          <w:szCs w:val="24"/>
        </w:rPr>
        <w:t>.</w:t>
      </w:r>
      <w:proofErr w:type="gramEnd"/>
    </w:p>
    <w:p w14:paraId="7E544F34" w14:textId="21F65274" w:rsidR="003C00D0" w:rsidRDefault="003C00D0" w:rsidP="0039444C">
      <w:pPr>
        <w:rPr>
          <w:sz w:val="24"/>
          <w:szCs w:val="24"/>
        </w:rPr>
      </w:pPr>
      <w:r>
        <w:rPr>
          <w:i/>
          <w:sz w:val="24"/>
          <w:szCs w:val="24"/>
        </w:rPr>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1569DDEB" w:rsidR="00F33B95" w:rsidRDefault="00C65355" w:rsidP="0039444C">
      <w:pPr>
        <w:rPr>
          <w:sz w:val="24"/>
          <w:szCs w:val="24"/>
        </w:rPr>
      </w:pPr>
      <w:r>
        <w:rPr>
          <w:sz w:val="24"/>
          <w:szCs w:val="24"/>
        </w:rPr>
        <w:t>a</w:t>
      </w:r>
      <w:r w:rsidR="003C00D0">
        <w:rPr>
          <w:sz w:val="24"/>
          <w:szCs w:val="24"/>
        </w:rPr>
        <w:t xml:space="preserve">) </w:t>
      </w:r>
      <w:r w:rsidR="00E160CF">
        <w:rPr>
          <w:sz w:val="24"/>
          <w:szCs w:val="24"/>
        </w:rPr>
        <w:t xml:space="preserve">Manhattan plot of </w:t>
      </w:r>
      <w:r w:rsidR="003C00D0">
        <w:rPr>
          <w:sz w:val="24"/>
          <w:szCs w:val="24"/>
        </w:rPr>
        <w:t xml:space="preserve">estimated SNP effect sizes for </w:t>
      </w:r>
      <w:r w:rsidR="00E160CF" w:rsidRPr="00E160CF">
        <w:rPr>
          <w:i/>
          <w:sz w:val="24"/>
          <w:szCs w:val="24"/>
        </w:rPr>
        <w:t xml:space="preserve">B. cinerea </w:t>
      </w:r>
      <w:r w:rsidR="00E160CF">
        <w:rPr>
          <w:sz w:val="24"/>
          <w:szCs w:val="24"/>
        </w:rPr>
        <w:t xml:space="preserve">lesion size </w:t>
      </w:r>
      <w:r w:rsidR="003C00D0">
        <w:rPr>
          <w:sz w:val="24"/>
          <w:szCs w:val="24"/>
        </w:rPr>
        <w:t>using a</w:t>
      </w:r>
      <w:r w:rsidR="00E160CF">
        <w:rPr>
          <w:sz w:val="24"/>
          <w:szCs w:val="24"/>
        </w:rPr>
        <w:t xml:space="preserve"> single </w:t>
      </w:r>
      <w:r w:rsidR="003C00D0">
        <w:rPr>
          <w:sz w:val="24"/>
          <w:szCs w:val="24"/>
        </w:rPr>
        <w:t xml:space="preserve">tomato </w:t>
      </w:r>
      <w:r w:rsidR="00E160CF">
        <w:rPr>
          <w:sz w:val="24"/>
          <w:szCs w:val="24"/>
        </w:rPr>
        <w:t>accession, LA2</w:t>
      </w:r>
      <w:r w:rsidR="009661E5">
        <w:rPr>
          <w:sz w:val="24"/>
          <w:szCs w:val="24"/>
        </w:rPr>
        <w:t>093</w:t>
      </w:r>
      <w:r w:rsidR="00E160CF">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7F751ED8" w:rsidR="0039444C" w:rsidRDefault="00C65355"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0E4B8F">
        <w:rPr>
          <w:sz w:val="24"/>
          <w:szCs w:val="24"/>
        </w:rPr>
        <w:t xml:space="preserve"> </w:t>
      </w:r>
      <w:r w:rsidR="003C00D0">
        <w:rPr>
          <w:sz w:val="24"/>
          <w:szCs w:val="24"/>
        </w:rPr>
        <w:t>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sidR="00E160CF">
        <w:rPr>
          <w:sz w:val="24"/>
          <w:szCs w:val="24"/>
        </w:rPr>
        <w:t>SNPs for LA</w:t>
      </w:r>
      <w:r w:rsidR="009661E5">
        <w:rPr>
          <w:sz w:val="24"/>
          <w:szCs w:val="24"/>
        </w:rPr>
        <w:t>2093</w:t>
      </w:r>
      <w:r w:rsidR="00E160CF">
        <w:rPr>
          <w:sz w:val="24"/>
          <w:szCs w:val="24"/>
        </w:rPr>
        <w:t xml:space="preserve">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1E60F757" w14:textId="77777777" w:rsidR="0039444C" w:rsidRDefault="0039444C" w:rsidP="0039444C">
      <w:pPr>
        <w:rPr>
          <w:sz w:val="24"/>
          <w:szCs w:val="24"/>
        </w:rPr>
      </w:pPr>
    </w:p>
    <w:p w14:paraId="5A9EEC84" w14:textId="553967AB" w:rsidR="00F33B95" w:rsidRPr="00AC08ED" w:rsidRDefault="00BB5375" w:rsidP="0039444C">
      <w:pPr>
        <w:rPr>
          <w:b/>
          <w:sz w:val="24"/>
          <w:szCs w:val="24"/>
        </w:rPr>
      </w:pPr>
      <w:proofErr w:type="gramStart"/>
      <w:r>
        <w:rPr>
          <w:b/>
          <w:sz w:val="24"/>
          <w:szCs w:val="24"/>
        </w:rPr>
        <w:t xml:space="preserve">Figure </w:t>
      </w:r>
      <w:r w:rsidR="00C65355">
        <w:rPr>
          <w:b/>
          <w:sz w:val="24"/>
          <w:szCs w:val="24"/>
        </w:rPr>
        <w:t>5</w:t>
      </w:r>
      <w:r w:rsidR="0039444C" w:rsidRPr="00AC08ED">
        <w:rPr>
          <w:b/>
          <w:sz w:val="24"/>
          <w:szCs w:val="24"/>
        </w:rPr>
        <w:t>.</w:t>
      </w:r>
      <w:proofErr w:type="gramEnd"/>
      <w:r w:rsidR="0039444C"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0039444C" w:rsidRPr="00AC08ED">
        <w:rPr>
          <w:b/>
          <w:sz w:val="24"/>
          <w:szCs w:val="24"/>
        </w:rPr>
        <w:t>.</w:t>
      </w:r>
      <w:proofErr w:type="gramEnd"/>
    </w:p>
    <w:p w14:paraId="5D762057" w14:textId="2ACDC211" w:rsidR="00F33B95" w:rsidRDefault="00C65355" w:rsidP="0039444C">
      <w:pPr>
        <w:rPr>
          <w:sz w:val="24"/>
          <w:szCs w:val="24"/>
        </w:rPr>
      </w:pPr>
      <w:r>
        <w:rPr>
          <w:sz w:val="24"/>
          <w:szCs w:val="24"/>
        </w:rPr>
        <w:t>a</w:t>
      </w:r>
      <w:r w:rsidR="00134F7E">
        <w:rPr>
          <w:sz w:val="24"/>
          <w:szCs w:val="24"/>
        </w:rPr>
        <w:t>)</w:t>
      </w:r>
      <w:r w:rsidR="00817719">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sidR="00817719">
        <w:rPr>
          <w:sz w:val="24"/>
          <w:szCs w:val="24"/>
        </w:rPr>
        <w:t>99</w:t>
      </w:r>
      <w:r w:rsidR="007E5E0E">
        <w:rPr>
          <w:sz w:val="24"/>
          <w:szCs w:val="24"/>
        </w:rPr>
        <w:t>%</w:t>
      </w:r>
      <w:r w:rsidR="00817719">
        <w:rPr>
          <w:sz w:val="24"/>
          <w:szCs w:val="24"/>
        </w:rPr>
        <w:t xml:space="preserve"> </w:t>
      </w:r>
      <w:r w:rsidR="005E447B">
        <w:rPr>
          <w:sz w:val="24"/>
          <w:szCs w:val="24"/>
        </w:rPr>
        <w:t>permutation threshold</w:t>
      </w:r>
      <w:r w:rsidR="00817719">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6269A319" w:rsidR="0039444C" w:rsidRDefault="00C65355" w:rsidP="0039444C">
      <w:pPr>
        <w:rPr>
          <w:sz w:val="24"/>
          <w:szCs w:val="24"/>
        </w:rPr>
      </w:pPr>
      <w:r>
        <w:rPr>
          <w:sz w:val="24"/>
          <w:szCs w:val="24"/>
        </w:rPr>
        <w:t>b</w:t>
      </w:r>
      <w:r w:rsidR="00134F7E">
        <w:rPr>
          <w:sz w:val="24"/>
          <w:szCs w:val="24"/>
        </w:rPr>
        <w:t>)</w:t>
      </w:r>
      <w:r w:rsidR="00817719">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5A985CBF" w:rsidR="0039444C" w:rsidRDefault="00737D47" w:rsidP="0039444C">
      <w:pPr>
        <w:rPr>
          <w:b/>
          <w:sz w:val="24"/>
          <w:szCs w:val="24"/>
        </w:rPr>
      </w:pPr>
      <w:proofErr w:type="gramStart"/>
      <w:r w:rsidRPr="00737D47">
        <w:rPr>
          <w:b/>
          <w:sz w:val="24"/>
          <w:szCs w:val="24"/>
        </w:rPr>
        <w:t>F</w:t>
      </w:r>
      <w:r w:rsidR="00BB5375">
        <w:rPr>
          <w:b/>
          <w:sz w:val="24"/>
          <w:szCs w:val="24"/>
        </w:rPr>
        <w:t xml:space="preserve">igure </w:t>
      </w:r>
      <w:r w:rsidR="00C65355">
        <w:rPr>
          <w:b/>
          <w:sz w:val="24"/>
          <w:szCs w:val="24"/>
        </w:rPr>
        <w:t>6</w:t>
      </w:r>
      <w:r w:rsidRPr="00737D47">
        <w:rPr>
          <w:b/>
          <w:sz w:val="24"/>
          <w:szCs w:val="24"/>
        </w:rPr>
        <w:t>.</w:t>
      </w:r>
      <w:proofErr w:type="gramEnd"/>
      <w:r>
        <w:rPr>
          <w:b/>
          <w:sz w:val="24"/>
          <w:szCs w:val="24"/>
        </w:rPr>
        <w:t xml:space="preserve"> </w:t>
      </w:r>
      <w:r w:rsidR="007E445D">
        <w:rPr>
          <w:b/>
          <w:sz w:val="24"/>
          <w:szCs w:val="24"/>
        </w:rPr>
        <w:t xml:space="preserve">Host specificity of </w:t>
      </w:r>
      <w:r>
        <w:rPr>
          <w:b/>
          <w:sz w:val="24"/>
          <w:szCs w:val="24"/>
        </w:rPr>
        <w:t xml:space="preserve">significant SNPs linked to the gene </w:t>
      </w:r>
      <w:r w:rsidR="00094ADA">
        <w:rPr>
          <w:b/>
          <w:sz w:val="24"/>
          <w:szCs w:val="24"/>
        </w:rPr>
        <w:t>BcT4_6001 (</w:t>
      </w:r>
      <w:r w:rsidR="00094ADA" w:rsidRPr="00094ADA">
        <w:rPr>
          <w:b/>
          <w:sz w:val="24"/>
          <w:szCs w:val="24"/>
        </w:rPr>
        <w:t>Bcin14g00870</w:t>
      </w:r>
      <w:r w:rsidR="00094ADA">
        <w:rPr>
          <w:b/>
          <w:sz w:val="24"/>
          <w:szCs w:val="24"/>
        </w:rPr>
        <w:t>).</w:t>
      </w:r>
    </w:p>
    <w:p w14:paraId="3200DC60" w14:textId="02DF11E1" w:rsidR="00737D47" w:rsidRDefault="00C65355" w:rsidP="0039444C">
      <w:pPr>
        <w:rPr>
          <w:sz w:val="24"/>
          <w:szCs w:val="24"/>
        </w:rPr>
      </w:pPr>
      <w:r>
        <w:rPr>
          <w:sz w:val="24"/>
          <w:szCs w:val="24"/>
        </w:rPr>
        <w:t>a</w:t>
      </w:r>
      <w:r w:rsidR="00E26DA5">
        <w:rPr>
          <w:sz w:val="24"/>
          <w:szCs w:val="24"/>
        </w:rPr>
        <w:t xml:space="preserve">) </w:t>
      </w:r>
      <w:r w:rsidR="00737D47">
        <w:rPr>
          <w:sz w:val="24"/>
          <w:szCs w:val="24"/>
        </w:rPr>
        <w:t xml:space="preserve">SNPs with effects estimates above the 99% permutation threshold are colored by trait (plant phenotype in which the effect was estimated). </w:t>
      </w:r>
      <w:r w:rsidR="00094ADA" w:rsidRPr="00094ADA">
        <w:rPr>
          <w:sz w:val="24"/>
          <w:szCs w:val="24"/>
        </w:rPr>
        <w:t>BcT4_6001 (Bcin14g00870)</w:t>
      </w:r>
      <w:r w:rsidR="00094ADA">
        <w:rPr>
          <w:sz w:val="24"/>
          <w:szCs w:val="24"/>
        </w:rPr>
        <w:t xml:space="preserve"> </w:t>
      </w:r>
      <w:r w:rsidR="00737D47">
        <w:rPr>
          <w:sz w:val="24"/>
          <w:szCs w:val="24"/>
        </w:rPr>
        <w:t xml:space="preserve">is </w:t>
      </w:r>
      <w:r w:rsidR="00247CE3">
        <w:rPr>
          <w:sz w:val="24"/>
          <w:szCs w:val="24"/>
        </w:rPr>
        <w:t xml:space="preserve">a </w:t>
      </w:r>
      <w:r w:rsidR="00094ADA">
        <w:rPr>
          <w:sz w:val="24"/>
          <w:szCs w:val="24"/>
        </w:rPr>
        <w:t>pectinesterase</w:t>
      </w:r>
      <w:r w:rsidR="00247CE3">
        <w:rPr>
          <w:sz w:val="24"/>
          <w:szCs w:val="24"/>
        </w:rPr>
        <w:t xml:space="preserve"> gene </w:t>
      </w:r>
      <w:r w:rsidR="00737D47">
        <w:rPr>
          <w:sz w:val="24"/>
          <w:szCs w:val="24"/>
        </w:rPr>
        <w:t xml:space="preserve">linked to at least one significant SNP on all 12 of the tested tomato accessions. The annotated exons are depicted as </w:t>
      </w:r>
      <w:r w:rsidR="00EC72CD">
        <w:rPr>
          <w:sz w:val="24"/>
          <w:szCs w:val="24"/>
        </w:rPr>
        <w:t>turquoise rectangles</w:t>
      </w:r>
      <w:r w:rsidR="00527A5D">
        <w:rPr>
          <w:sz w:val="24"/>
          <w:szCs w:val="24"/>
        </w:rPr>
        <w:t>, with the start codon marked with an arrow indicating the direction of transcription. Red rectangles indicate corresponding linkage dis</w:t>
      </w:r>
      <w:r>
        <w:rPr>
          <w:sz w:val="24"/>
          <w:szCs w:val="24"/>
        </w:rPr>
        <w:t>equilibrium blocks from Figure 6</w:t>
      </w:r>
      <w:r w:rsidR="00527A5D">
        <w:rPr>
          <w:sz w:val="24"/>
          <w:szCs w:val="24"/>
        </w:rPr>
        <w:t>b.</w:t>
      </w:r>
    </w:p>
    <w:p w14:paraId="0B74275F" w14:textId="343DAC72" w:rsidR="00E26DA5" w:rsidRPr="00737D47" w:rsidRDefault="00C65355" w:rsidP="0039444C">
      <w:pPr>
        <w:rPr>
          <w:sz w:val="24"/>
          <w:szCs w:val="24"/>
        </w:rPr>
      </w:pPr>
      <w:r>
        <w:rPr>
          <w:sz w:val="24"/>
          <w:szCs w:val="24"/>
        </w:rPr>
        <w:t>b</w:t>
      </w:r>
      <w:r w:rsidR="00E26DA5">
        <w:rPr>
          <w:sz w:val="24"/>
          <w:szCs w:val="24"/>
        </w:rPr>
        <w:t>) Linkage disequilibrium plot</w:t>
      </w:r>
      <w:r w:rsidR="0005618A">
        <w:rPr>
          <w:sz w:val="24"/>
          <w:szCs w:val="24"/>
        </w:rPr>
        <w:t>, including a</w:t>
      </w:r>
      <w:r w:rsidR="0005618A" w:rsidRPr="0005618A">
        <w:rPr>
          <w:sz w:val="24"/>
          <w:szCs w:val="24"/>
        </w:rPr>
        <w:t xml:space="preserve">ll pairwise comparisons of SNPs </w:t>
      </w:r>
      <w:r w:rsidR="0005618A">
        <w:rPr>
          <w:sz w:val="24"/>
          <w:szCs w:val="24"/>
        </w:rPr>
        <w:t xml:space="preserve">in the 2kb region surrounding </w:t>
      </w:r>
      <w:r w:rsidR="00DD4173" w:rsidRPr="00DD4173">
        <w:rPr>
          <w:sz w:val="24"/>
          <w:szCs w:val="24"/>
        </w:rPr>
        <w:t>Bcin14g00870</w:t>
      </w:r>
      <w:r w:rsidR="0005618A">
        <w:rPr>
          <w:sz w:val="24"/>
          <w:szCs w:val="24"/>
        </w:rPr>
        <w:t xml:space="preserve">. </w:t>
      </w:r>
      <w:r w:rsidR="0005618A" w:rsidRPr="0005618A">
        <w:rPr>
          <w:sz w:val="24"/>
          <w:szCs w:val="24"/>
        </w:rPr>
        <w:t xml:space="preserve"> </w:t>
      </w:r>
      <w:r w:rsidR="0005618A">
        <w:rPr>
          <w:sz w:val="24"/>
          <w:szCs w:val="24"/>
        </w:rPr>
        <w:t>The</w:t>
      </w:r>
      <w:r w:rsidR="0005618A" w:rsidRPr="0005618A">
        <w:rPr>
          <w:sz w:val="24"/>
          <w:szCs w:val="24"/>
        </w:rPr>
        <w:t xml:space="preserve"> color scheme </w:t>
      </w:r>
      <w:r w:rsidR="0005618A">
        <w:rPr>
          <w:sz w:val="24"/>
          <w:szCs w:val="24"/>
        </w:rPr>
        <w:t xml:space="preserve">for each SNP pair </w:t>
      </w:r>
      <w:r w:rsidR="0005618A" w:rsidRPr="0005618A">
        <w:rPr>
          <w:sz w:val="24"/>
          <w:szCs w:val="24"/>
        </w:rPr>
        <w:t>is D'/LOD:</w:t>
      </w:r>
      <w:r w:rsidR="0005618A">
        <w:rPr>
          <w:sz w:val="24"/>
          <w:szCs w:val="24"/>
        </w:rPr>
        <w:t xml:space="preserve"> white if LOD &lt;2 and D’ &lt;1, bright red for LOD ≥2 and D’=1, intermediate shades for LOD≥2 and D’&lt;1. </w:t>
      </w:r>
    </w:p>
    <w:p w14:paraId="16A04F2F" w14:textId="77777777" w:rsidR="00737D47" w:rsidRDefault="00737D47" w:rsidP="0039444C">
      <w:pPr>
        <w:rPr>
          <w:sz w:val="24"/>
          <w:szCs w:val="24"/>
        </w:rPr>
      </w:pPr>
    </w:p>
    <w:p w14:paraId="500E8ECC" w14:textId="7D425181" w:rsidR="005E447B" w:rsidRPr="004E20FE" w:rsidRDefault="00BB5375" w:rsidP="0039444C">
      <w:pPr>
        <w:rPr>
          <w:b/>
          <w:sz w:val="24"/>
          <w:szCs w:val="24"/>
        </w:rPr>
      </w:pPr>
      <w:proofErr w:type="gramStart"/>
      <w:r>
        <w:rPr>
          <w:b/>
          <w:sz w:val="24"/>
          <w:szCs w:val="24"/>
        </w:rPr>
        <w:t xml:space="preserve">Figure </w:t>
      </w:r>
      <w:r w:rsidR="00070D24">
        <w:rPr>
          <w:b/>
          <w:sz w:val="24"/>
          <w:szCs w:val="24"/>
        </w:rPr>
        <w:t>7</w:t>
      </w:r>
      <w:r w:rsidR="0039444C" w:rsidRPr="004E20FE">
        <w:rPr>
          <w:b/>
          <w:sz w:val="24"/>
          <w:szCs w:val="24"/>
        </w:rPr>
        <w:t>.</w:t>
      </w:r>
      <w:proofErr w:type="gramEnd"/>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3FB05B42" w:rsidR="005E447B" w:rsidRDefault="005E447B" w:rsidP="0039444C">
      <w:pPr>
        <w:rPr>
          <w:sz w:val="24"/>
          <w:szCs w:val="24"/>
        </w:rPr>
      </w:pPr>
      <w:r>
        <w:rPr>
          <w:sz w:val="24"/>
          <w:szCs w:val="24"/>
        </w:rPr>
        <w:t>Domestication sensitivity of each isolate was estimated using the average virulence on the wild and domesticated tomato germplasm</w:t>
      </w:r>
      <w:r w:rsidR="000448B9">
        <w:rPr>
          <w:sz w:val="24"/>
          <w:szCs w:val="24"/>
        </w:rPr>
        <w:t xml:space="preserve"> and</w:t>
      </w:r>
      <w:r>
        <w:rPr>
          <w:sz w:val="24"/>
          <w:szCs w:val="24"/>
        </w:rPr>
        <w:t xml:space="preserve"> using</w:t>
      </w:r>
      <w:r w:rsidR="003073F4">
        <w:rPr>
          <w:sz w:val="24"/>
          <w:szCs w:val="24"/>
        </w:rPr>
        <w:t xml:space="preserve"> calculated Sensitivity</w:t>
      </w:r>
      <w:r>
        <w:rPr>
          <w:sz w:val="24"/>
          <w:szCs w:val="24"/>
        </w:rPr>
        <w:t>. This was then utilized for GWA mapping.</w:t>
      </w:r>
    </w:p>
    <w:p w14:paraId="423D6218" w14:textId="4A43B044" w:rsidR="00F33B95" w:rsidRDefault="00070D24" w:rsidP="0039444C">
      <w:pPr>
        <w:rPr>
          <w:sz w:val="24"/>
          <w:szCs w:val="24"/>
        </w:rPr>
      </w:pPr>
      <w:r>
        <w:rPr>
          <w:sz w:val="24"/>
          <w:szCs w:val="24"/>
        </w:rPr>
        <w:t>a</w:t>
      </w:r>
      <w:r w:rsidR="00134F7E">
        <w:rPr>
          <w:sz w:val="24"/>
          <w:szCs w:val="24"/>
        </w:rPr>
        <w:t>)</w:t>
      </w:r>
      <w:r w:rsidR="004126C8">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5B15564E" w:rsidR="00F33B95" w:rsidRDefault="00070D24" w:rsidP="0039444C">
      <w:pPr>
        <w:rPr>
          <w:sz w:val="24"/>
          <w:szCs w:val="24"/>
        </w:rPr>
      </w:pPr>
      <w:r>
        <w:rPr>
          <w:sz w:val="24"/>
          <w:szCs w:val="24"/>
        </w:rPr>
        <w:t>b</w:t>
      </w:r>
      <w:r w:rsidR="00134F7E">
        <w:rPr>
          <w:sz w:val="24"/>
          <w:szCs w:val="24"/>
        </w:rPr>
        <w:t>)</w:t>
      </w:r>
      <w:r w:rsidR="004126C8">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41DC86DD" w:rsidR="0039444C" w:rsidRDefault="00070D24" w:rsidP="004254F5">
      <w:pPr>
        <w:rPr>
          <w:sz w:val="24"/>
          <w:szCs w:val="24"/>
        </w:rPr>
      </w:pPr>
      <w:r>
        <w:rPr>
          <w:sz w:val="24"/>
          <w:szCs w:val="24"/>
        </w:rPr>
        <w:t>c</w:t>
      </w:r>
      <w:r w:rsidR="00134F7E">
        <w:rPr>
          <w:sz w:val="24"/>
          <w:szCs w:val="24"/>
        </w:rPr>
        <w:t>)</w:t>
      </w:r>
      <w:r w:rsidR="004126C8">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296CC438" w14:textId="77777777" w:rsidR="001F46F8" w:rsidRPr="001F46F8" w:rsidRDefault="00416136" w:rsidP="001F46F8">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1F46F8" w:rsidRPr="001F46F8">
        <w:t xml:space="preserve">Abramovitch, R. B. and G. B. Martin (2004). "Strategies used by bacterial pathogens to suppress plant defenses." </w:t>
      </w:r>
      <w:r w:rsidR="001F46F8" w:rsidRPr="001F46F8">
        <w:rPr>
          <w:u w:val="single"/>
        </w:rPr>
        <w:t>Current opinion in plant biology</w:t>
      </w:r>
      <w:r w:rsidR="001F46F8" w:rsidRPr="001F46F8">
        <w:t xml:space="preserve"> </w:t>
      </w:r>
      <w:r w:rsidR="001F46F8" w:rsidRPr="001F46F8">
        <w:rPr>
          <w:b/>
        </w:rPr>
        <w:t>7</w:t>
      </w:r>
      <w:r w:rsidR="001F46F8" w:rsidRPr="001F46F8">
        <w:t>(4): 356-364.</w:t>
      </w:r>
    </w:p>
    <w:p w14:paraId="2D81B0EE" w14:textId="77777777" w:rsidR="001F46F8" w:rsidRPr="001F46F8" w:rsidRDefault="001F46F8" w:rsidP="001F46F8">
      <w:pPr>
        <w:pStyle w:val="EndNoteBibliography"/>
      </w:pPr>
      <w:r w:rsidRPr="001F46F8">
        <w:t xml:space="preserve">AbuQamar, S., M.-F. Chai, H. Luo, F. Song and T. Mengiste (2008). "Tomato protein kinase 1b mediates signaling of plant responses to necrotrophic fungi and insect herbivory." </w:t>
      </w:r>
      <w:r w:rsidRPr="001F46F8">
        <w:rPr>
          <w:u w:val="single"/>
        </w:rPr>
        <w:t>The Plant Cell</w:t>
      </w:r>
      <w:r w:rsidRPr="001F46F8">
        <w:t xml:space="preserve"> </w:t>
      </w:r>
      <w:r w:rsidRPr="001F46F8">
        <w:rPr>
          <w:b/>
        </w:rPr>
        <w:t>20</w:t>
      </w:r>
      <w:r w:rsidRPr="001F46F8">
        <w:t>(7): 1964-1983.</w:t>
      </w:r>
    </w:p>
    <w:p w14:paraId="1F68C572" w14:textId="77777777" w:rsidR="001F46F8" w:rsidRPr="001F46F8" w:rsidRDefault="001F46F8" w:rsidP="001F46F8">
      <w:pPr>
        <w:pStyle w:val="EndNoteBibliography"/>
      </w:pPr>
      <w:r w:rsidRPr="001F46F8">
        <w:t xml:space="preserve">Atwell, S., J. Corwin, N. Soltis, A. Subedy, K. Denby and D. J. Kliebenstein (2015). "Whole genome resequencing of Botrytis cinerea isolates identifies high levels of standing diversity." </w:t>
      </w:r>
      <w:r w:rsidRPr="001F46F8">
        <w:rPr>
          <w:u w:val="single"/>
        </w:rPr>
        <w:t>Frontiers in microbiology</w:t>
      </w:r>
      <w:r w:rsidRPr="001F46F8">
        <w:t xml:space="preserve"> </w:t>
      </w:r>
      <w:r w:rsidRPr="001F46F8">
        <w:rPr>
          <w:b/>
        </w:rPr>
        <w:t>6</w:t>
      </w:r>
      <w:r w:rsidRPr="001F46F8">
        <w:t>: 996.</w:t>
      </w:r>
    </w:p>
    <w:p w14:paraId="60303CCE" w14:textId="77777777" w:rsidR="001F46F8" w:rsidRPr="001F46F8" w:rsidRDefault="001F46F8" w:rsidP="001F46F8">
      <w:pPr>
        <w:pStyle w:val="EndNoteBibliography"/>
        <w:rPr>
          <w:u w:val="single"/>
        </w:rPr>
      </w:pPr>
      <w:r w:rsidRPr="001F46F8">
        <w:t xml:space="preserve">Atwell, S., N. Soltis and D. J. Kliebenstein (2017). "Genetic Diversity in 97 Botrytis cinerea Isolates." </w:t>
      </w:r>
      <w:r w:rsidRPr="001F46F8">
        <w:rPr>
          <w:u w:val="single"/>
        </w:rPr>
        <w:t>in prep.</w:t>
      </w:r>
    </w:p>
    <w:p w14:paraId="3D2A08E1" w14:textId="77777777" w:rsidR="001F46F8" w:rsidRPr="001F46F8" w:rsidRDefault="001F46F8" w:rsidP="001F46F8">
      <w:pPr>
        <w:pStyle w:val="EndNoteBibliography"/>
      </w:pPr>
      <w:r w:rsidRPr="001F46F8">
        <w:t xml:space="preserve">Bai, Y. and P. Lindhout (2007). "Domestication and breeding of tomatoes: what have we gained and what can we gain in the future?" </w:t>
      </w:r>
      <w:r w:rsidRPr="001F46F8">
        <w:rPr>
          <w:u w:val="single"/>
        </w:rPr>
        <w:t>Annals of botany</w:t>
      </w:r>
      <w:r w:rsidRPr="001F46F8">
        <w:t xml:space="preserve"> </w:t>
      </w:r>
      <w:r w:rsidRPr="001F46F8">
        <w:rPr>
          <w:b/>
        </w:rPr>
        <w:t>100</w:t>
      </w:r>
      <w:r w:rsidRPr="001F46F8">
        <w:t>(5): 1085-1094.</w:t>
      </w:r>
    </w:p>
    <w:p w14:paraId="4847FCCE" w14:textId="77777777" w:rsidR="001F46F8" w:rsidRPr="001F46F8" w:rsidRDefault="001F46F8" w:rsidP="001F46F8">
      <w:pPr>
        <w:pStyle w:val="EndNoteBibliography"/>
      </w:pPr>
      <w:r w:rsidRPr="001F46F8">
        <w:t xml:space="preserve">Barrett, L. G. and M. Heil (2012). "Unifying concepts and mechanisms in the specificity of plant–enemy interactions." </w:t>
      </w:r>
      <w:r w:rsidRPr="001F46F8">
        <w:rPr>
          <w:u w:val="single"/>
        </w:rPr>
        <w:t>Trends in plant science</w:t>
      </w:r>
      <w:r w:rsidRPr="001F46F8">
        <w:t xml:space="preserve"> </w:t>
      </w:r>
      <w:r w:rsidRPr="001F46F8">
        <w:rPr>
          <w:b/>
        </w:rPr>
        <w:t>17</w:t>
      </w:r>
      <w:r w:rsidRPr="001F46F8">
        <w:t>(5): 282-292.</w:t>
      </w:r>
    </w:p>
    <w:p w14:paraId="62146511" w14:textId="77777777" w:rsidR="001F46F8" w:rsidRPr="001F46F8" w:rsidRDefault="001F46F8" w:rsidP="001F46F8">
      <w:pPr>
        <w:pStyle w:val="EndNoteBibliography"/>
      </w:pPr>
      <w:r w:rsidRPr="001F46F8">
        <w:t xml:space="preserve">Barrett, L. G., J. M. Kniskern, N. Bodenhausen, W. Zhang and J. Bergelson (2009). "Continua of specificity and virulence in plant host–pathogen interactions: causes and consequences." </w:t>
      </w:r>
      <w:r w:rsidRPr="001F46F8">
        <w:rPr>
          <w:u w:val="single"/>
        </w:rPr>
        <w:t>New Phytologist</w:t>
      </w:r>
      <w:r w:rsidRPr="001F46F8">
        <w:t xml:space="preserve"> </w:t>
      </w:r>
      <w:r w:rsidRPr="001F46F8">
        <w:rPr>
          <w:b/>
        </w:rPr>
        <w:t>183</w:t>
      </w:r>
      <w:r w:rsidRPr="001F46F8">
        <w:t>(3): 513-529.</w:t>
      </w:r>
    </w:p>
    <w:p w14:paraId="4B7F7950" w14:textId="77777777" w:rsidR="001F46F8" w:rsidRPr="001F46F8" w:rsidRDefault="001F46F8" w:rsidP="001F46F8">
      <w:pPr>
        <w:pStyle w:val="EndNoteBibliography"/>
      </w:pPr>
      <w:r w:rsidRPr="001F46F8">
        <w:t xml:space="preserve">Bergougnoux, V. (2014). "The history of tomato: from domestication to biopharming." </w:t>
      </w:r>
      <w:r w:rsidRPr="001F46F8">
        <w:rPr>
          <w:u w:val="single"/>
        </w:rPr>
        <w:t>Biotechnology advances</w:t>
      </w:r>
      <w:r w:rsidRPr="001F46F8">
        <w:t xml:space="preserve"> </w:t>
      </w:r>
      <w:r w:rsidRPr="001F46F8">
        <w:rPr>
          <w:b/>
        </w:rPr>
        <w:t>32</w:t>
      </w:r>
      <w:r w:rsidRPr="001F46F8">
        <w:t>(1): 170-189.</w:t>
      </w:r>
    </w:p>
    <w:p w14:paraId="6A4772AC" w14:textId="77777777" w:rsidR="001F46F8" w:rsidRPr="001F46F8" w:rsidRDefault="001F46F8" w:rsidP="001F46F8">
      <w:pPr>
        <w:pStyle w:val="EndNoteBibliography"/>
      </w:pPr>
      <w:r w:rsidRPr="001F46F8">
        <w:t xml:space="preserve">Bhardwaj, V., S. Meier, L. N. Petersen, R. A. Ingle and L. C. Roden (2011). "Defence responses of Arabidopsis thaliana to infection by Pseudomonas syringae are regulated by the circadian clock." </w:t>
      </w:r>
      <w:r w:rsidRPr="001F46F8">
        <w:rPr>
          <w:u w:val="single"/>
        </w:rPr>
        <w:t>PloS one</w:t>
      </w:r>
      <w:r w:rsidRPr="001F46F8">
        <w:t xml:space="preserve"> </w:t>
      </w:r>
      <w:r w:rsidRPr="001F46F8">
        <w:rPr>
          <w:b/>
        </w:rPr>
        <w:t>6</w:t>
      </w:r>
      <w:r w:rsidRPr="001F46F8">
        <w:t>(10): e26968.</w:t>
      </w:r>
    </w:p>
    <w:p w14:paraId="7799107B" w14:textId="77777777" w:rsidR="001F46F8" w:rsidRPr="001F46F8" w:rsidRDefault="001F46F8" w:rsidP="001F46F8">
      <w:pPr>
        <w:pStyle w:val="EndNoteBibliography"/>
      </w:pPr>
      <w:r w:rsidRPr="001F46F8">
        <w:t xml:space="preserve">Bittel, P. and S. Robatzek (2007). "Microbe-associated molecular patterns (MAMPs) probe plant immunity." </w:t>
      </w:r>
      <w:r w:rsidRPr="001F46F8">
        <w:rPr>
          <w:u w:val="single"/>
        </w:rPr>
        <w:t>Current opinion in plant biology</w:t>
      </w:r>
      <w:r w:rsidRPr="001F46F8">
        <w:t xml:space="preserve"> </w:t>
      </w:r>
      <w:r w:rsidRPr="001F46F8">
        <w:rPr>
          <w:b/>
        </w:rPr>
        <w:t>10</w:t>
      </w:r>
      <w:r w:rsidRPr="001F46F8">
        <w:t>(4): 335-341.</w:t>
      </w:r>
    </w:p>
    <w:p w14:paraId="70891EF3" w14:textId="77777777" w:rsidR="001F46F8" w:rsidRPr="001F46F8" w:rsidRDefault="001F46F8" w:rsidP="001F46F8">
      <w:pPr>
        <w:pStyle w:val="EndNoteBibliography"/>
      </w:pPr>
      <w:r w:rsidRPr="001F46F8">
        <w:t xml:space="preserve">Blanco-Ulate, B., A. Morales-Cruz, K. C. Amrine, J. M. Labavitch, A. L. Powell and D. Cantu (2014). "Genome-wide transcriptional profiling of Botrytis cinerea genes targeting plant cell walls during infections of different hosts." </w:t>
      </w:r>
      <w:r w:rsidRPr="001F46F8">
        <w:rPr>
          <w:u w:val="single"/>
        </w:rPr>
        <w:t>Frontiers in plant science</w:t>
      </w:r>
      <w:r w:rsidRPr="001F46F8">
        <w:t xml:space="preserve"> </w:t>
      </w:r>
      <w:r w:rsidRPr="001F46F8">
        <w:rPr>
          <w:b/>
        </w:rPr>
        <w:t>5</w:t>
      </w:r>
      <w:r w:rsidRPr="001F46F8">
        <w:t>.</w:t>
      </w:r>
    </w:p>
    <w:p w14:paraId="1C85AD8F" w14:textId="77777777" w:rsidR="001F46F8" w:rsidRPr="001F46F8" w:rsidRDefault="001F46F8" w:rsidP="001F46F8">
      <w:pPr>
        <w:pStyle w:val="EndNoteBibliography"/>
      </w:pPr>
      <w:r w:rsidRPr="001F46F8">
        <w:t xml:space="preserve">Boller, T. and S. Y. He (2009). "Innate immunity in plants: an arms race between pattern recognition receptors in plants and effectors in microbial pathogens." </w:t>
      </w:r>
      <w:r w:rsidRPr="001F46F8">
        <w:rPr>
          <w:u w:val="single"/>
        </w:rPr>
        <w:t>Science</w:t>
      </w:r>
      <w:r w:rsidRPr="001F46F8">
        <w:t xml:space="preserve"> </w:t>
      </w:r>
      <w:r w:rsidRPr="001F46F8">
        <w:rPr>
          <w:b/>
        </w:rPr>
        <w:t>324</w:t>
      </w:r>
      <w:r w:rsidRPr="001F46F8">
        <w:t>(5928): 742-744.</w:t>
      </w:r>
    </w:p>
    <w:p w14:paraId="77DD2EAF" w14:textId="77777777" w:rsidR="001F46F8" w:rsidRPr="001F46F8" w:rsidRDefault="001F46F8" w:rsidP="001F46F8">
      <w:pPr>
        <w:pStyle w:val="EndNoteBibliography"/>
      </w:pPr>
      <w:r w:rsidRPr="001F46F8">
        <w:t xml:space="preserve">Boyd, L. A., C. Ridout, D. M. O'Sullivan, J. E. Leach and H. Leung (2013). "Plant–pathogen interactions: disease resistance in modern agriculture." </w:t>
      </w:r>
      <w:r w:rsidRPr="001F46F8">
        <w:rPr>
          <w:u w:val="single"/>
        </w:rPr>
        <w:t>Trends in genetics</w:t>
      </w:r>
      <w:r w:rsidRPr="001F46F8">
        <w:t xml:space="preserve"> </w:t>
      </w:r>
      <w:r w:rsidRPr="001F46F8">
        <w:rPr>
          <w:b/>
        </w:rPr>
        <w:t>29</w:t>
      </w:r>
      <w:r w:rsidRPr="001F46F8">
        <w:t>(4): 233-240.</w:t>
      </w:r>
    </w:p>
    <w:p w14:paraId="273BF43D" w14:textId="77777777" w:rsidR="001F46F8" w:rsidRPr="001F46F8" w:rsidRDefault="001F46F8" w:rsidP="001F46F8">
      <w:pPr>
        <w:pStyle w:val="EndNoteBibliography"/>
      </w:pPr>
      <w:r w:rsidRPr="001F46F8">
        <w:t xml:space="preserve">Camañes, G., L. Scalschi, B. Vicedo, C. González‐Bosch and P. García‐Agustín (2015). "An untargeted global metabolomic analysis reveals the biochemical changes underlying basal resistance and priming in Solanum lycopersicum, and identifies 1‐methyltryptophan as a metabolite involved in plant responses to Botrytis cinerea and Pseudomonas syringae." </w:t>
      </w:r>
      <w:r w:rsidRPr="001F46F8">
        <w:rPr>
          <w:u w:val="single"/>
        </w:rPr>
        <w:t>The Plant Journal</w:t>
      </w:r>
      <w:r w:rsidRPr="001F46F8">
        <w:t xml:space="preserve"> </w:t>
      </w:r>
      <w:r w:rsidRPr="001F46F8">
        <w:rPr>
          <w:b/>
        </w:rPr>
        <w:t>84</w:t>
      </w:r>
      <w:r w:rsidRPr="001F46F8">
        <w:t>(1): 125-139.</w:t>
      </w:r>
    </w:p>
    <w:p w14:paraId="5E49FEE3" w14:textId="77777777" w:rsidR="001F46F8" w:rsidRPr="001F46F8" w:rsidRDefault="001F46F8" w:rsidP="001F46F8">
      <w:pPr>
        <w:pStyle w:val="EndNoteBibliography"/>
      </w:pPr>
      <w:r w:rsidRPr="001F46F8">
        <w:t xml:space="preserve">Chaudhary, B. (2013). "Plant domestication and resistance to herbivory." </w:t>
      </w:r>
      <w:r w:rsidRPr="001F46F8">
        <w:rPr>
          <w:u w:val="single"/>
        </w:rPr>
        <w:t>International journal of plant genomics</w:t>
      </w:r>
      <w:r w:rsidRPr="001F46F8">
        <w:t xml:space="preserve"> </w:t>
      </w:r>
      <w:r w:rsidRPr="001F46F8">
        <w:rPr>
          <w:b/>
        </w:rPr>
        <w:t>2013</w:t>
      </w:r>
      <w:r w:rsidRPr="001F46F8">
        <w:t>.</w:t>
      </w:r>
    </w:p>
    <w:p w14:paraId="7C628F26" w14:textId="77777777" w:rsidR="001F46F8" w:rsidRPr="001F46F8" w:rsidRDefault="001F46F8" w:rsidP="001F46F8">
      <w:pPr>
        <w:pStyle w:val="EndNoteBibliography"/>
      </w:pPr>
      <w:r w:rsidRPr="001F46F8">
        <w:t xml:space="preserve">Chen, W., X. Liang, A. J. Peterson, D. H. Munn and B. R. Blazar (2008). "The indoleamine 2, 3-dioxygenase pathway is essential for human plasmacytoid dendritic cell-induced adaptive T regulatory cell generation." </w:t>
      </w:r>
      <w:r w:rsidRPr="001F46F8">
        <w:rPr>
          <w:u w:val="single"/>
        </w:rPr>
        <w:t>The Journal of Immunology</w:t>
      </w:r>
      <w:r w:rsidRPr="001F46F8">
        <w:t xml:space="preserve"> </w:t>
      </w:r>
      <w:r w:rsidRPr="001F46F8">
        <w:rPr>
          <w:b/>
        </w:rPr>
        <w:t>181</w:t>
      </w:r>
      <w:r w:rsidRPr="001F46F8">
        <w:t>(8): 5396-5404.</w:t>
      </w:r>
    </w:p>
    <w:p w14:paraId="5460479E" w14:textId="77777777" w:rsidR="001F46F8" w:rsidRPr="001F46F8" w:rsidRDefault="001F46F8" w:rsidP="001F46F8">
      <w:pPr>
        <w:pStyle w:val="EndNoteBibliography"/>
      </w:pPr>
      <w:r w:rsidRPr="001F46F8">
        <w:t xml:space="preserve">Corwin, J. A., D. Copeland, J. Feusier, A. Subedy, R. Eshbaugh, C. Palmer, J. Maloof and D. J. Kliebenstein (2016). "The quantitative basis of the Arabidopsis innate immune system to endemic pathogens depends on pathogen genetics." </w:t>
      </w:r>
      <w:r w:rsidRPr="001F46F8">
        <w:rPr>
          <w:u w:val="single"/>
        </w:rPr>
        <w:t>PLoS Genet</w:t>
      </w:r>
      <w:r w:rsidRPr="001F46F8">
        <w:t xml:space="preserve"> </w:t>
      </w:r>
      <w:r w:rsidRPr="001F46F8">
        <w:rPr>
          <w:b/>
        </w:rPr>
        <w:t>12</w:t>
      </w:r>
      <w:r w:rsidRPr="001F46F8">
        <w:t>(2): e1005789.</w:t>
      </w:r>
    </w:p>
    <w:p w14:paraId="0133551C" w14:textId="77777777" w:rsidR="001F46F8" w:rsidRPr="001F46F8" w:rsidRDefault="001F46F8" w:rsidP="001F46F8">
      <w:pPr>
        <w:pStyle w:val="EndNoteBibliography"/>
      </w:pPr>
      <w:r w:rsidRPr="001F46F8">
        <w:t xml:space="preserve">Corwin, J. A., D. Copeland, J. Feusier, A. Subedy, R. Eshbaugh, C. Palmer, J. Maloof and D. J. Kliebenstein (2016). "The quantitative basis of the Arabidopsis innate immune system to endemic pathogens depends on pathogen genetics." </w:t>
      </w:r>
      <w:r w:rsidRPr="001F46F8">
        <w:rPr>
          <w:u w:val="single"/>
        </w:rPr>
        <w:t>PLoS genetics</w:t>
      </w:r>
      <w:r w:rsidRPr="001F46F8">
        <w:t xml:space="preserve"> </w:t>
      </w:r>
      <w:r w:rsidRPr="001F46F8">
        <w:rPr>
          <w:b/>
        </w:rPr>
        <w:t>12</w:t>
      </w:r>
      <w:r w:rsidRPr="001F46F8">
        <w:t>(2): e1005789.</w:t>
      </w:r>
    </w:p>
    <w:p w14:paraId="078A544D" w14:textId="77777777" w:rsidR="001F46F8" w:rsidRPr="001F46F8" w:rsidRDefault="001F46F8" w:rsidP="001F46F8">
      <w:pPr>
        <w:pStyle w:val="EndNoteBibliography"/>
      </w:pPr>
      <w:r w:rsidRPr="001F46F8">
        <w:lastRenderedPageBreak/>
        <w:t xml:space="preserve">Corwin, J. A., A. Subedy, R. Eshbaugh and D. J. Kliebenstein (2016). "Expansive phenotypic landscape of Botrytis cinerea shows differential contribution of genetic diversity and plasticity." </w:t>
      </w:r>
      <w:r w:rsidRPr="001F46F8">
        <w:rPr>
          <w:u w:val="single"/>
        </w:rPr>
        <w:t>Molecular Plant-Microbe Interactions</w:t>
      </w:r>
      <w:r w:rsidRPr="001F46F8">
        <w:t xml:space="preserve"> </w:t>
      </w:r>
      <w:r w:rsidRPr="001F46F8">
        <w:rPr>
          <w:b/>
        </w:rPr>
        <w:t>29</w:t>
      </w:r>
      <w:r w:rsidRPr="001F46F8">
        <w:t>(4): 287-298.</w:t>
      </w:r>
    </w:p>
    <w:p w14:paraId="1A56B3BE" w14:textId="77777777" w:rsidR="001F46F8" w:rsidRPr="001F46F8" w:rsidRDefault="001F46F8" w:rsidP="001F46F8">
      <w:pPr>
        <w:pStyle w:val="EndNoteBibliography"/>
      </w:pPr>
      <w:r w:rsidRPr="001F46F8">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1F46F8">
        <w:rPr>
          <w:u w:val="single"/>
        </w:rPr>
        <w:t>Genetics</w:t>
      </w:r>
      <w:r w:rsidRPr="001F46F8">
        <w:t xml:space="preserve"> </w:t>
      </w:r>
      <w:r w:rsidRPr="001F46F8">
        <w:rPr>
          <w:b/>
        </w:rPr>
        <w:t>170</w:t>
      </w:r>
      <w:r w:rsidRPr="001F46F8">
        <w:t>(2): 613-630.</w:t>
      </w:r>
    </w:p>
    <w:p w14:paraId="675B15F0" w14:textId="77777777" w:rsidR="001F46F8" w:rsidRPr="001F46F8" w:rsidRDefault="001F46F8" w:rsidP="001F46F8">
      <w:pPr>
        <w:pStyle w:val="EndNoteBibliography"/>
      </w:pPr>
      <w:r w:rsidRPr="001F46F8">
        <w:t xml:space="preserve">Dalmais, B., J. Schumacher, J. Moraga, P. Le Pecheur, B. Tudzynski, I. G. Collado and M. Viaud (2011). "The Botrytis cinerea phytotoxin botcinic acid requires two polyketide synthases for production and has a redundant role in virulence with botrydial." </w:t>
      </w:r>
      <w:r w:rsidRPr="001F46F8">
        <w:rPr>
          <w:u w:val="single"/>
        </w:rPr>
        <w:t>Molecular plant pathology</w:t>
      </w:r>
      <w:r w:rsidRPr="001F46F8">
        <w:t xml:space="preserve"> </w:t>
      </w:r>
      <w:r w:rsidRPr="001F46F8">
        <w:rPr>
          <w:b/>
        </w:rPr>
        <w:t>12</w:t>
      </w:r>
      <w:r w:rsidRPr="001F46F8">
        <w:t>(6): 564-579.</w:t>
      </w:r>
    </w:p>
    <w:p w14:paraId="55CA2227" w14:textId="77777777" w:rsidR="001F46F8" w:rsidRPr="001F46F8" w:rsidRDefault="001F46F8" w:rsidP="001F46F8">
      <w:pPr>
        <w:pStyle w:val="EndNoteBibliography"/>
      </w:pPr>
      <w:r w:rsidRPr="001F46F8">
        <w:t xml:space="preserve">Dangl, J. L. and J. D. Jones (2001). "Plant pathogens and integrated defence responses to infection." </w:t>
      </w:r>
      <w:r w:rsidRPr="001F46F8">
        <w:rPr>
          <w:u w:val="single"/>
        </w:rPr>
        <w:t>nature</w:t>
      </w:r>
      <w:r w:rsidRPr="001F46F8">
        <w:t xml:space="preserve"> </w:t>
      </w:r>
      <w:r w:rsidRPr="001F46F8">
        <w:rPr>
          <w:b/>
        </w:rPr>
        <w:t>411</w:t>
      </w:r>
      <w:r w:rsidRPr="001F46F8">
        <w:t>(6839): 826-833.</w:t>
      </w:r>
    </w:p>
    <w:p w14:paraId="107FA53E" w14:textId="77777777" w:rsidR="001F46F8" w:rsidRPr="001F46F8" w:rsidRDefault="001F46F8" w:rsidP="001F46F8">
      <w:pPr>
        <w:pStyle w:val="EndNoteBibliography"/>
      </w:pPr>
      <w:r w:rsidRPr="001F46F8">
        <w:t xml:space="preserve">De Feyter, R., Y. Yang and D. W. Gabriel (1993). "Gene-for-genes interactions between cotton R genes and Xanthomonas campestris pv. malvacearum avr genes." </w:t>
      </w:r>
      <w:r w:rsidRPr="001F46F8">
        <w:rPr>
          <w:u w:val="single"/>
        </w:rPr>
        <w:t>Molecular plant-microbe interactions: MPMI</w:t>
      </w:r>
      <w:r w:rsidRPr="001F46F8">
        <w:t xml:space="preserve"> </w:t>
      </w:r>
      <w:r w:rsidRPr="001F46F8">
        <w:rPr>
          <w:b/>
        </w:rPr>
        <w:t>6</w:t>
      </w:r>
      <w:r w:rsidRPr="001F46F8">
        <w:t>(2): 225-237.</w:t>
      </w:r>
    </w:p>
    <w:p w14:paraId="7EBDB2BA" w14:textId="77777777" w:rsidR="001F46F8" w:rsidRPr="001F46F8" w:rsidRDefault="001F46F8" w:rsidP="001F46F8">
      <w:pPr>
        <w:pStyle w:val="EndNoteBibliography"/>
      </w:pPr>
      <w:r w:rsidRPr="001F46F8">
        <w:t xml:space="preserve">Dean, R., J. A. Van Kan, Z. A. Pretorius, K. E. Hammond‐Kosack, A. Di Pietro, P. D. Spanu, J. J. Rudd, M. Dickman, R. Kahmann and J. Ellis (2012). "The Top 10 fungal pathogens in molecular plant pathology." </w:t>
      </w:r>
      <w:r w:rsidRPr="001F46F8">
        <w:rPr>
          <w:u w:val="single"/>
        </w:rPr>
        <w:t>Molecular plant pathology</w:t>
      </w:r>
      <w:r w:rsidRPr="001F46F8">
        <w:t xml:space="preserve"> </w:t>
      </w:r>
      <w:r w:rsidRPr="001F46F8">
        <w:rPr>
          <w:b/>
        </w:rPr>
        <w:t>13</w:t>
      </w:r>
      <w:r w:rsidRPr="001F46F8">
        <w:t>(4): 414-430.</w:t>
      </w:r>
    </w:p>
    <w:p w14:paraId="66EE5445" w14:textId="77777777" w:rsidR="001F46F8" w:rsidRPr="001F46F8" w:rsidRDefault="001F46F8" w:rsidP="001F46F8">
      <w:pPr>
        <w:pStyle w:val="EndNoteBibliography"/>
      </w:pPr>
      <w:r w:rsidRPr="001F46F8">
        <w:t xml:space="preserve">Deighton, N., I. Muckenschnabel, A. J. Colmenares, I. G. Collado and B. Williamson (2001). "Botrydial is produced in plant tissues infected by Botrytis cinerea." </w:t>
      </w:r>
      <w:r w:rsidRPr="001F46F8">
        <w:rPr>
          <w:u w:val="single"/>
        </w:rPr>
        <w:t>Phytochemistry</w:t>
      </w:r>
      <w:r w:rsidRPr="001F46F8">
        <w:t xml:space="preserve"> </w:t>
      </w:r>
      <w:r w:rsidRPr="001F46F8">
        <w:rPr>
          <w:b/>
        </w:rPr>
        <w:t>57</w:t>
      </w:r>
      <w:r w:rsidRPr="001F46F8">
        <w:t>(5): 689-692.</w:t>
      </w:r>
    </w:p>
    <w:p w14:paraId="054500A9" w14:textId="77777777" w:rsidR="001F46F8" w:rsidRPr="001F46F8" w:rsidRDefault="001F46F8" w:rsidP="001F46F8">
      <w:pPr>
        <w:pStyle w:val="EndNoteBibliography"/>
      </w:pPr>
      <w:r w:rsidRPr="001F46F8">
        <w:t xml:space="preserve">Denby, K. J., P. Kumar and D. J. Kliebenstein (2004). "Identification of Botrytis cinerea susceptibility loci in Arabidopsis thaliana." </w:t>
      </w:r>
      <w:r w:rsidRPr="001F46F8">
        <w:rPr>
          <w:u w:val="single"/>
        </w:rPr>
        <w:t>The Plant Journal</w:t>
      </w:r>
      <w:r w:rsidRPr="001F46F8">
        <w:t xml:space="preserve"> </w:t>
      </w:r>
      <w:r w:rsidRPr="001F46F8">
        <w:rPr>
          <w:b/>
        </w:rPr>
        <w:t>38</w:t>
      </w:r>
      <w:r w:rsidRPr="001F46F8">
        <w:t>(3): 473-486.</w:t>
      </w:r>
    </w:p>
    <w:p w14:paraId="6C4BFFF8" w14:textId="77777777" w:rsidR="001F46F8" w:rsidRPr="001F46F8" w:rsidRDefault="001F46F8" w:rsidP="001F46F8">
      <w:pPr>
        <w:pStyle w:val="EndNoteBibliography"/>
      </w:pPr>
      <w:r w:rsidRPr="001F46F8">
        <w:t xml:space="preserve">Desjardins, C. A., K. A. Cohen, V. Munsamy, T. Abeel, K. Maharaj, B. J. Walker, T. P. Shea, D. V. Almeida, A. L. Manson and A. Salazar (2016). "Genomic and functional analyses of Mycobacterium tuberculosis strains implicate ald in D-cycloserine resistance." </w:t>
      </w:r>
      <w:r w:rsidRPr="001F46F8">
        <w:rPr>
          <w:u w:val="single"/>
        </w:rPr>
        <w:t>Nature genetics</w:t>
      </w:r>
      <w:r w:rsidRPr="001F46F8">
        <w:t xml:space="preserve"> </w:t>
      </w:r>
      <w:r w:rsidRPr="001F46F8">
        <w:rPr>
          <w:b/>
        </w:rPr>
        <w:t>48</w:t>
      </w:r>
      <w:r w:rsidRPr="001F46F8">
        <w:t>(5): 544-551.</w:t>
      </w:r>
    </w:p>
    <w:p w14:paraId="179D437E" w14:textId="77777777" w:rsidR="001F46F8" w:rsidRPr="001F46F8" w:rsidRDefault="001F46F8" w:rsidP="001F46F8">
      <w:pPr>
        <w:pStyle w:val="EndNoteBibliography"/>
      </w:pPr>
      <w:r w:rsidRPr="001F46F8">
        <w:t xml:space="preserve">Dıaz, J., A. ten Have and J. A. van Kan (2002). "The role of ethylene and wound signaling in resistance of tomato to Botrytis cinerea." </w:t>
      </w:r>
      <w:r w:rsidRPr="001F46F8">
        <w:rPr>
          <w:u w:val="single"/>
        </w:rPr>
        <w:t>Plant physiology</w:t>
      </w:r>
      <w:r w:rsidRPr="001F46F8">
        <w:t xml:space="preserve"> </w:t>
      </w:r>
      <w:r w:rsidRPr="001F46F8">
        <w:rPr>
          <w:b/>
        </w:rPr>
        <w:t>129</w:t>
      </w:r>
      <w:r w:rsidRPr="001F46F8">
        <w:t>(3): 1341-1351.</w:t>
      </w:r>
    </w:p>
    <w:p w14:paraId="4AD43FEF" w14:textId="77777777" w:rsidR="001F46F8" w:rsidRPr="001F46F8" w:rsidRDefault="001F46F8" w:rsidP="001F46F8">
      <w:pPr>
        <w:pStyle w:val="EndNoteBibliography"/>
      </w:pPr>
      <w:r w:rsidRPr="001F46F8">
        <w:t xml:space="preserve">Dodds, P. N. and J. P. Rathjen (2010). "Plant immunity: towards an integrated view of plant–pathogen interactions." </w:t>
      </w:r>
      <w:r w:rsidRPr="001F46F8">
        <w:rPr>
          <w:u w:val="single"/>
        </w:rPr>
        <w:t>Nature Reviews Genetics</w:t>
      </w:r>
      <w:r w:rsidRPr="001F46F8">
        <w:t xml:space="preserve"> </w:t>
      </w:r>
      <w:r w:rsidRPr="001F46F8">
        <w:rPr>
          <w:b/>
        </w:rPr>
        <w:t>11</w:t>
      </w:r>
      <w:r w:rsidRPr="001F46F8">
        <w:t>(8): 539-548.</w:t>
      </w:r>
    </w:p>
    <w:p w14:paraId="0DA58A7C" w14:textId="77777777" w:rsidR="001F46F8" w:rsidRPr="001F46F8" w:rsidRDefault="001F46F8" w:rsidP="001F46F8">
      <w:pPr>
        <w:pStyle w:val="EndNoteBibliography"/>
      </w:pPr>
      <w:r w:rsidRPr="001F46F8">
        <w:t xml:space="preserve">Doebley, J. F., B. S. Gaut and B. D. Smith (2006). "The molecular genetics of crop domestication." </w:t>
      </w:r>
      <w:r w:rsidRPr="001F46F8">
        <w:rPr>
          <w:u w:val="single"/>
        </w:rPr>
        <w:t>Cell</w:t>
      </w:r>
      <w:r w:rsidRPr="001F46F8">
        <w:t xml:space="preserve"> </w:t>
      </w:r>
      <w:r w:rsidRPr="001F46F8">
        <w:rPr>
          <w:b/>
        </w:rPr>
        <w:t>127</w:t>
      </w:r>
      <w:r w:rsidRPr="001F46F8">
        <w:t>(7): 1309-1321.</w:t>
      </w:r>
    </w:p>
    <w:p w14:paraId="7E2EC6AB" w14:textId="77777777" w:rsidR="001F46F8" w:rsidRPr="001F46F8" w:rsidRDefault="001F46F8" w:rsidP="001F46F8">
      <w:pPr>
        <w:pStyle w:val="EndNoteBibliography"/>
      </w:pPr>
      <w:r w:rsidRPr="001F46F8">
        <w:t xml:space="preserve">Doerge, R. W. and G. A. Churchill (1996). "Permutation tests for multiple loci affecting a quantitative character." </w:t>
      </w:r>
      <w:r w:rsidRPr="001F46F8">
        <w:rPr>
          <w:u w:val="single"/>
        </w:rPr>
        <w:t>Genetics</w:t>
      </w:r>
      <w:r w:rsidRPr="001F46F8">
        <w:t xml:space="preserve"> </w:t>
      </w:r>
      <w:r w:rsidRPr="001F46F8">
        <w:rPr>
          <w:b/>
        </w:rPr>
        <w:t>142</w:t>
      </w:r>
      <w:r w:rsidRPr="001F46F8">
        <w:t>(1): 285-294.</w:t>
      </w:r>
    </w:p>
    <w:p w14:paraId="14901FE5" w14:textId="77777777" w:rsidR="001F46F8" w:rsidRPr="001F46F8" w:rsidRDefault="001F46F8" w:rsidP="001F46F8">
      <w:pPr>
        <w:pStyle w:val="EndNoteBibliography"/>
      </w:pPr>
      <w:r w:rsidRPr="001F46F8">
        <w:t xml:space="preserve">Doran, A. G. and C. J. Creevey (2013). "Snpdat: Easy and rapid annotation of results from de novo snp discovery projects for model and non-model organisms." </w:t>
      </w:r>
      <w:r w:rsidRPr="001F46F8">
        <w:rPr>
          <w:u w:val="single"/>
        </w:rPr>
        <w:t>BMC bioinformatics</w:t>
      </w:r>
      <w:r w:rsidRPr="001F46F8">
        <w:t xml:space="preserve"> </w:t>
      </w:r>
      <w:r w:rsidRPr="001F46F8">
        <w:rPr>
          <w:b/>
        </w:rPr>
        <w:t>14</w:t>
      </w:r>
      <w:r w:rsidRPr="001F46F8">
        <w:t>(1): 45.</w:t>
      </w:r>
    </w:p>
    <w:p w14:paraId="7F3A0C65" w14:textId="77777777" w:rsidR="001F46F8" w:rsidRPr="001F46F8" w:rsidRDefault="001F46F8" w:rsidP="001F46F8">
      <w:pPr>
        <w:pStyle w:val="EndNoteBibliography"/>
      </w:pPr>
      <w:r w:rsidRPr="001F46F8">
        <w:t xml:space="preserve">Douglas Bates, M. M., Ben Bolker, Steve Walker (2015). "Fitting Linear Mixed-Effects Models Using lme4." </w:t>
      </w:r>
      <w:r w:rsidRPr="001F46F8">
        <w:rPr>
          <w:u w:val="single"/>
        </w:rPr>
        <w:t>Journal of Statistical Software</w:t>
      </w:r>
      <w:r w:rsidRPr="001F46F8">
        <w:t xml:space="preserve"> </w:t>
      </w:r>
      <w:r w:rsidRPr="001F46F8">
        <w:rPr>
          <w:b/>
        </w:rPr>
        <w:t>67</w:t>
      </w:r>
      <w:r w:rsidRPr="001F46F8">
        <w:t>(1): 1-48.</w:t>
      </w:r>
    </w:p>
    <w:p w14:paraId="6305B2F3" w14:textId="77777777" w:rsidR="001F46F8" w:rsidRPr="001F46F8" w:rsidRDefault="001F46F8" w:rsidP="001F46F8">
      <w:pPr>
        <w:pStyle w:val="EndNoteBibliography"/>
      </w:pPr>
      <w:r w:rsidRPr="001F46F8">
        <w:t xml:space="preserve">Dwivedi, S. L., H. D. Upadhyaya, H. T. Stalker, M. W. Blair, D. J. Bertioli, S. Nielen and R. Ortiz (2008). "Enhancing crop gene pools with beneficial traits using wild relatives." </w:t>
      </w:r>
      <w:r w:rsidRPr="001F46F8">
        <w:rPr>
          <w:u w:val="single"/>
        </w:rPr>
        <w:t>Plant Breeding Reviews</w:t>
      </w:r>
      <w:r w:rsidRPr="001F46F8">
        <w:t xml:space="preserve"> </w:t>
      </w:r>
      <w:r w:rsidRPr="001F46F8">
        <w:rPr>
          <w:b/>
        </w:rPr>
        <w:t>30</w:t>
      </w:r>
      <w:r w:rsidRPr="001F46F8">
        <w:t>: 179.</w:t>
      </w:r>
    </w:p>
    <w:p w14:paraId="1261337D" w14:textId="77777777" w:rsidR="001F46F8" w:rsidRPr="001F46F8" w:rsidRDefault="001F46F8" w:rsidP="001F46F8">
      <w:pPr>
        <w:pStyle w:val="EndNoteBibliography"/>
      </w:pPr>
      <w:r w:rsidRPr="001F46F8">
        <w:t xml:space="preserve">Egashira, H., A. Kuwashima, H. Ishiguro, K. Fukushima, T. Kaya and S. Imanishi (2000). "Screening of wild accessions resistant to gray mold (Botrytis cinerea Pers.) in Lycopersicon." </w:t>
      </w:r>
      <w:r w:rsidRPr="001F46F8">
        <w:rPr>
          <w:u w:val="single"/>
        </w:rPr>
        <w:t>Acta physiologiae plantarum</w:t>
      </w:r>
      <w:r w:rsidRPr="001F46F8">
        <w:t xml:space="preserve"> </w:t>
      </w:r>
      <w:r w:rsidRPr="001F46F8">
        <w:rPr>
          <w:b/>
        </w:rPr>
        <w:t>22</w:t>
      </w:r>
      <w:r w:rsidRPr="001F46F8">
        <w:t>(3): 324-326.</w:t>
      </w:r>
    </w:p>
    <w:p w14:paraId="08257FD6" w14:textId="77777777" w:rsidR="001F46F8" w:rsidRPr="001F46F8" w:rsidRDefault="001F46F8" w:rsidP="001F46F8">
      <w:pPr>
        <w:pStyle w:val="EndNoteBibliography"/>
      </w:pPr>
      <w:r w:rsidRPr="001F46F8">
        <w:t xml:space="preserve">Elad, Y., B. Williamson, P. Tudzynski and N. Delen (2007). Botrytis spp. and diseases they cause in agricultural systems–an introduction. </w:t>
      </w:r>
      <w:r w:rsidRPr="001F46F8">
        <w:rPr>
          <w:u w:val="single"/>
        </w:rPr>
        <w:t>Botrytis: Biology, pathology and control</w:t>
      </w:r>
      <w:r w:rsidRPr="001F46F8">
        <w:t>, Springer</w:t>
      </w:r>
      <w:r w:rsidRPr="001F46F8">
        <w:rPr>
          <w:b/>
        </w:rPr>
        <w:t xml:space="preserve">: </w:t>
      </w:r>
      <w:r w:rsidRPr="001F46F8">
        <w:t>1-8.</w:t>
      </w:r>
    </w:p>
    <w:p w14:paraId="365B0B66" w14:textId="77777777" w:rsidR="001F46F8" w:rsidRPr="001F46F8" w:rsidRDefault="001F46F8" w:rsidP="001F46F8">
      <w:pPr>
        <w:pStyle w:val="EndNoteBibliography"/>
        <w:rPr>
          <w:u w:val="single"/>
        </w:rPr>
      </w:pPr>
      <w:r w:rsidRPr="001F46F8">
        <w:t xml:space="preserve">Failmezger, H., Y. Yuan, O. Rueda, F. Markowetz and M. H. Failmezger (2012). "CRImage: CRImage a package to classify cells and calculate tumour cellularity." </w:t>
      </w:r>
      <w:r w:rsidRPr="001F46F8">
        <w:rPr>
          <w:u w:val="single"/>
        </w:rPr>
        <w:t>R package version 1.24.0.</w:t>
      </w:r>
    </w:p>
    <w:p w14:paraId="64D0AA5D" w14:textId="77777777" w:rsidR="001F46F8" w:rsidRPr="001F46F8" w:rsidRDefault="001F46F8" w:rsidP="001F46F8">
      <w:pPr>
        <w:pStyle w:val="EndNoteBibliography"/>
      </w:pPr>
      <w:r w:rsidRPr="001F46F8">
        <w:lastRenderedPageBreak/>
        <w:t xml:space="preserve">Farhat, M. R., B. J. Shapiro, K. J. Kieser, R. Sultana, K. R. Jacobson, T. C. Victor, R. M. Warren, E. M. Streicher, A. Calver and A. Sloutsky (2013). "Genomic analysis identifies targets of convergent positive selection in drug-resistant Mycobacterium tuberculosis." </w:t>
      </w:r>
      <w:r w:rsidRPr="001F46F8">
        <w:rPr>
          <w:u w:val="single"/>
        </w:rPr>
        <w:t>Nature genetics</w:t>
      </w:r>
      <w:r w:rsidRPr="001F46F8">
        <w:t xml:space="preserve"> </w:t>
      </w:r>
      <w:r w:rsidRPr="001F46F8">
        <w:rPr>
          <w:b/>
        </w:rPr>
        <w:t>45</w:t>
      </w:r>
      <w:r w:rsidRPr="001F46F8">
        <w:t>(10): 1183-1189.</w:t>
      </w:r>
    </w:p>
    <w:p w14:paraId="79DE5EE5" w14:textId="77777777" w:rsidR="001F46F8" w:rsidRPr="001F46F8" w:rsidRDefault="001F46F8" w:rsidP="001F46F8">
      <w:pPr>
        <w:pStyle w:val="EndNoteBibliography"/>
      </w:pPr>
      <w:r w:rsidRPr="001F46F8">
        <w:t xml:space="preserve">Fekete, É., E. Fekete, L. Irinyi, L. Karaffa, M. Árnyasi, M. Asadollahi and E. Sándor (2012). "Genetic diversity of a Botrytis cinerea cryptic species complex in Hungary." </w:t>
      </w:r>
      <w:r w:rsidRPr="001F46F8">
        <w:rPr>
          <w:u w:val="single"/>
        </w:rPr>
        <w:t>Microbiological Research</w:t>
      </w:r>
      <w:r w:rsidRPr="001F46F8">
        <w:t xml:space="preserve"> </w:t>
      </w:r>
      <w:r w:rsidRPr="001F46F8">
        <w:rPr>
          <w:b/>
        </w:rPr>
        <w:t>167</w:t>
      </w:r>
      <w:r w:rsidRPr="001F46F8">
        <w:t>(5): 283-291.</w:t>
      </w:r>
    </w:p>
    <w:p w14:paraId="225E65F4" w14:textId="77777777" w:rsidR="001F46F8" w:rsidRPr="001F46F8" w:rsidRDefault="001F46F8" w:rsidP="001F46F8">
      <w:pPr>
        <w:pStyle w:val="EndNoteBibliography"/>
      </w:pPr>
      <w:r w:rsidRPr="001F46F8">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1F46F8">
        <w:rPr>
          <w:u w:val="single"/>
        </w:rPr>
        <w:t>Plant physiology</w:t>
      </w:r>
      <w:r w:rsidRPr="001F46F8">
        <w:t xml:space="preserve"> </w:t>
      </w:r>
      <w:r w:rsidRPr="001F46F8">
        <w:rPr>
          <w:b/>
        </w:rPr>
        <w:t>144</w:t>
      </w:r>
      <w:r w:rsidRPr="001F46F8">
        <w:t>(1): 367-379.</w:t>
      </w:r>
    </w:p>
    <w:p w14:paraId="69BC63ED" w14:textId="77777777" w:rsidR="001F46F8" w:rsidRPr="001F46F8" w:rsidRDefault="001F46F8" w:rsidP="001F46F8">
      <w:pPr>
        <w:pStyle w:val="EndNoteBibliography"/>
      </w:pPr>
      <w:r w:rsidRPr="001F46F8">
        <w:t xml:space="preserve">Ferrari, S., J. M. Plotnikova, G. De Lorenzo and F. M. Ausubel (2003). "Arabidopsis local resistance to Botrytis cinerea involves salicylic acid and camalexin and requires EDS4 and PAD2, but not SID2, EDS5 or PAD4." </w:t>
      </w:r>
      <w:r w:rsidRPr="001F46F8">
        <w:rPr>
          <w:u w:val="single"/>
        </w:rPr>
        <w:t>The Plant Journal</w:t>
      </w:r>
      <w:r w:rsidRPr="001F46F8">
        <w:t xml:space="preserve"> </w:t>
      </w:r>
      <w:r w:rsidRPr="001F46F8">
        <w:rPr>
          <w:b/>
        </w:rPr>
        <w:t>35</w:t>
      </w:r>
      <w:r w:rsidRPr="001F46F8">
        <w:t>(2): 193-205.</w:t>
      </w:r>
    </w:p>
    <w:p w14:paraId="357246DC" w14:textId="77777777" w:rsidR="001F46F8" w:rsidRPr="001F46F8" w:rsidRDefault="001F46F8" w:rsidP="001F46F8">
      <w:pPr>
        <w:pStyle w:val="EndNoteBibliography"/>
      </w:pPr>
      <w:r w:rsidRPr="001F46F8">
        <w:t xml:space="preserve">Fillinger, S. and Y. Elad (2015). </w:t>
      </w:r>
      <w:r w:rsidRPr="001F46F8">
        <w:rPr>
          <w:u w:val="single"/>
        </w:rPr>
        <w:t>Botrytis-the Fungus, the Pathogen and Its Management in Agricultural Systems</w:t>
      </w:r>
      <w:r w:rsidRPr="001F46F8">
        <w:t>, Springer.</w:t>
      </w:r>
    </w:p>
    <w:p w14:paraId="63E64619" w14:textId="77777777" w:rsidR="001F46F8" w:rsidRPr="001F46F8" w:rsidRDefault="001F46F8" w:rsidP="001F46F8">
      <w:pPr>
        <w:pStyle w:val="EndNoteBibliography"/>
      </w:pPr>
      <w:r w:rsidRPr="001F46F8">
        <w:t xml:space="preserve">Finkers, R., Y. Bai, P. van den Berg, R. van Berloo, F. Meijer-Dekens, A. Ten Have, J. van Kan, P. Lindhout and A. W. van Heusden (2008). "Quantitative resistance to Botrytis cinerea from Solanum neorickii." </w:t>
      </w:r>
      <w:r w:rsidRPr="001F46F8">
        <w:rPr>
          <w:u w:val="single"/>
        </w:rPr>
        <w:t>Euphytica</w:t>
      </w:r>
      <w:r w:rsidRPr="001F46F8">
        <w:t xml:space="preserve"> </w:t>
      </w:r>
      <w:r w:rsidRPr="001F46F8">
        <w:rPr>
          <w:b/>
        </w:rPr>
        <w:t>159</w:t>
      </w:r>
      <w:r w:rsidRPr="001F46F8">
        <w:t>(1-2): 83-92.</w:t>
      </w:r>
    </w:p>
    <w:p w14:paraId="3DE9D532" w14:textId="77777777" w:rsidR="001F46F8" w:rsidRPr="001F46F8" w:rsidRDefault="001F46F8" w:rsidP="001F46F8">
      <w:pPr>
        <w:pStyle w:val="EndNoteBibliography"/>
      </w:pPr>
      <w:r w:rsidRPr="001F46F8">
        <w:t xml:space="preserve">Finkers, R., A. W. van Heusden, F. Meijer-Dekens, J. A. van Kan, P. Maris and P. Lindhout (2007). "The construction of a Solanum habrochaites LYC4 introgression line population and the identification of QTLs for resistance to Botrytis cinerea." </w:t>
      </w:r>
      <w:r w:rsidRPr="001F46F8">
        <w:rPr>
          <w:u w:val="single"/>
        </w:rPr>
        <w:t>Theoretical and Applied Genetics</w:t>
      </w:r>
      <w:r w:rsidRPr="001F46F8">
        <w:t xml:space="preserve"> </w:t>
      </w:r>
      <w:r w:rsidRPr="001F46F8">
        <w:rPr>
          <w:b/>
        </w:rPr>
        <w:t>114</w:t>
      </w:r>
      <w:r w:rsidRPr="001F46F8">
        <w:t>(6): 1071-1080.</w:t>
      </w:r>
    </w:p>
    <w:p w14:paraId="22A6EFB3" w14:textId="77777777" w:rsidR="001F46F8" w:rsidRPr="001F46F8" w:rsidRDefault="001F46F8" w:rsidP="001F46F8">
      <w:pPr>
        <w:pStyle w:val="EndNoteBibliography"/>
      </w:pPr>
      <w:r w:rsidRPr="001F46F8">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1F46F8">
        <w:rPr>
          <w:u w:val="single"/>
        </w:rPr>
        <w:t>Frontiers in plant science</w:t>
      </w:r>
      <w:r w:rsidRPr="001F46F8">
        <w:t xml:space="preserve"> </w:t>
      </w:r>
      <w:r w:rsidRPr="001F46F8">
        <w:rPr>
          <w:b/>
        </w:rPr>
        <w:t>7</w:t>
      </w:r>
      <w:r w:rsidRPr="001F46F8">
        <w:t>.</w:t>
      </w:r>
    </w:p>
    <w:p w14:paraId="6DB81F58" w14:textId="77777777" w:rsidR="001F46F8" w:rsidRPr="001F46F8" w:rsidRDefault="001F46F8" w:rsidP="001F46F8">
      <w:pPr>
        <w:pStyle w:val="EndNoteBibliography"/>
      </w:pPr>
      <w:r w:rsidRPr="001F46F8">
        <w:t xml:space="preserve">Giraud, T., D. Fortini, C. Levis, C. Lamarque, P. Leroux, K. LoBuglio and Y. Brygoo (1999). "Two sibling species of the Botrytis cinerea complex, transposa and vacuma, are found in sympatry on numerous host plants." </w:t>
      </w:r>
      <w:r w:rsidRPr="001F46F8">
        <w:rPr>
          <w:u w:val="single"/>
        </w:rPr>
        <w:t>Phytopathology</w:t>
      </w:r>
      <w:r w:rsidRPr="001F46F8">
        <w:t xml:space="preserve"> </w:t>
      </w:r>
      <w:r w:rsidRPr="001F46F8">
        <w:rPr>
          <w:b/>
        </w:rPr>
        <w:t>89</w:t>
      </w:r>
      <w:r w:rsidRPr="001F46F8">
        <w:t>(10): 967-973.</w:t>
      </w:r>
    </w:p>
    <w:p w14:paraId="0941B228" w14:textId="77777777" w:rsidR="001F46F8" w:rsidRPr="001F46F8" w:rsidRDefault="001F46F8" w:rsidP="001F46F8">
      <w:pPr>
        <w:pStyle w:val="EndNoteBibliography"/>
      </w:pPr>
      <w:r w:rsidRPr="001F46F8">
        <w:t xml:space="preserve">Glazebrook, J. (2005). "Contrasting mechanisms of defense against biotrophic and necrotrophic pathogens." </w:t>
      </w:r>
      <w:r w:rsidRPr="001F46F8">
        <w:rPr>
          <w:u w:val="single"/>
        </w:rPr>
        <w:t>Annu. Rev. Phytopathol.</w:t>
      </w:r>
      <w:r w:rsidRPr="001F46F8">
        <w:t xml:space="preserve"> </w:t>
      </w:r>
      <w:r w:rsidRPr="001F46F8">
        <w:rPr>
          <w:b/>
        </w:rPr>
        <w:t>43</w:t>
      </w:r>
      <w:r w:rsidRPr="001F46F8">
        <w:t>: 205-227.</w:t>
      </w:r>
    </w:p>
    <w:p w14:paraId="2D16250D" w14:textId="77777777" w:rsidR="001F46F8" w:rsidRPr="001F46F8" w:rsidRDefault="001F46F8" w:rsidP="001F46F8">
      <w:pPr>
        <w:pStyle w:val="EndNoteBibliography"/>
      </w:pPr>
      <w:r w:rsidRPr="001F46F8">
        <w:t xml:space="preserve">Goss, E. M. and J. Bergelson (2006). "Variation in resistance and virulence in the interaction between Arabidopsis thaliana and a bacterial pathogen." </w:t>
      </w:r>
      <w:r w:rsidRPr="001F46F8">
        <w:rPr>
          <w:u w:val="single"/>
        </w:rPr>
        <w:t>Evolution</w:t>
      </w:r>
      <w:r w:rsidRPr="001F46F8">
        <w:t xml:space="preserve"> </w:t>
      </w:r>
      <w:r w:rsidRPr="001F46F8">
        <w:rPr>
          <w:b/>
        </w:rPr>
        <w:t>60</w:t>
      </w:r>
      <w:r w:rsidRPr="001F46F8">
        <w:t>(8): 1562-1573.</w:t>
      </w:r>
    </w:p>
    <w:p w14:paraId="7B0B40EE" w14:textId="77777777" w:rsidR="001F46F8" w:rsidRPr="001F46F8" w:rsidRDefault="001F46F8" w:rsidP="001F46F8">
      <w:pPr>
        <w:pStyle w:val="EndNoteBibliography"/>
      </w:pPr>
      <w:r w:rsidRPr="001F46F8">
        <w:t xml:space="preserve">Guimaraes, R. L., R. T. Chetelat and H. U. Stotz (2004). "Resistance to Botrytis cinerea in Solanum lycopersicoides is dominant in hybrids with tomato, and involves induced hyphal death." </w:t>
      </w:r>
      <w:r w:rsidRPr="001F46F8">
        <w:rPr>
          <w:u w:val="single"/>
        </w:rPr>
        <w:t>European journal of plant pathology</w:t>
      </w:r>
      <w:r w:rsidRPr="001F46F8">
        <w:t xml:space="preserve"> </w:t>
      </w:r>
      <w:r w:rsidRPr="001F46F8">
        <w:rPr>
          <w:b/>
        </w:rPr>
        <w:t>110</w:t>
      </w:r>
      <w:r w:rsidRPr="001F46F8">
        <w:t>(1): 13-23.</w:t>
      </w:r>
    </w:p>
    <w:p w14:paraId="3B8A8921" w14:textId="77777777" w:rsidR="001F46F8" w:rsidRPr="001F46F8" w:rsidRDefault="001F46F8" w:rsidP="001F46F8">
      <w:pPr>
        <w:pStyle w:val="EndNoteBibliography"/>
      </w:pPr>
      <w:r w:rsidRPr="001F46F8">
        <w:t xml:space="preserve">Hacquard, S., B. Kracher, T. Maekawa, S. Vernaldi, P. Schulze-Lefert and E. V. L. van Themaat (2013). "Mosaic genome structure of the barley powdery mildew pathogen and conservation of transcriptional programs in divergent hosts." </w:t>
      </w:r>
      <w:r w:rsidRPr="001F46F8">
        <w:rPr>
          <w:u w:val="single"/>
        </w:rPr>
        <w:t>Proceedings of the National Academy of Sciences</w:t>
      </w:r>
      <w:r w:rsidRPr="001F46F8">
        <w:t xml:space="preserve"> </w:t>
      </w:r>
      <w:r w:rsidRPr="001F46F8">
        <w:rPr>
          <w:b/>
        </w:rPr>
        <w:t>110</w:t>
      </w:r>
      <w:r w:rsidRPr="001F46F8">
        <w:t>(24): E2219-E2228.</w:t>
      </w:r>
    </w:p>
    <w:p w14:paraId="21AB8058" w14:textId="77777777" w:rsidR="001F46F8" w:rsidRPr="001F46F8" w:rsidRDefault="001F46F8" w:rsidP="001F46F8">
      <w:pPr>
        <w:pStyle w:val="EndNoteBibliography"/>
      </w:pPr>
      <w:r w:rsidRPr="001F46F8">
        <w:t xml:space="preserve">Hahn, M. (2014). "The rising threat of fungicide resistance in plant pathogenic fungi: Botrytis as a case study." </w:t>
      </w:r>
      <w:r w:rsidRPr="001F46F8">
        <w:rPr>
          <w:u w:val="single"/>
        </w:rPr>
        <w:t>Journal of chemical biology</w:t>
      </w:r>
      <w:r w:rsidRPr="001F46F8">
        <w:t xml:space="preserve"> </w:t>
      </w:r>
      <w:r w:rsidRPr="001F46F8">
        <w:rPr>
          <w:b/>
        </w:rPr>
        <w:t>7</w:t>
      </w:r>
      <w:r w:rsidRPr="001F46F8">
        <w:t>(4): 133-141.</w:t>
      </w:r>
    </w:p>
    <w:p w14:paraId="750D136D" w14:textId="77777777" w:rsidR="001F46F8" w:rsidRPr="001F46F8" w:rsidRDefault="001F46F8" w:rsidP="001F46F8">
      <w:pPr>
        <w:pStyle w:val="EndNoteBibliography"/>
      </w:pPr>
      <w:r w:rsidRPr="001F46F8">
        <w:t xml:space="preserve">Harren, K., B. Brandhoff, M. Knödler and B. Tudzynski (2013). "The high-affinity phosphodiesterase BcPde2 has impact on growth, differentiation and virulence of the phytopathogenic ascomycete Botrytis cinerea." </w:t>
      </w:r>
      <w:r w:rsidRPr="001F46F8">
        <w:rPr>
          <w:u w:val="single"/>
        </w:rPr>
        <w:t>PLOS one</w:t>
      </w:r>
      <w:r w:rsidRPr="001F46F8">
        <w:t xml:space="preserve"> </w:t>
      </w:r>
      <w:r w:rsidRPr="001F46F8">
        <w:rPr>
          <w:b/>
        </w:rPr>
        <w:t>8</w:t>
      </w:r>
      <w:r w:rsidRPr="001F46F8">
        <w:t>(11): e78525.</w:t>
      </w:r>
    </w:p>
    <w:p w14:paraId="532BCDEF" w14:textId="77777777" w:rsidR="001F46F8" w:rsidRPr="001F46F8" w:rsidRDefault="001F46F8" w:rsidP="001F46F8">
      <w:pPr>
        <w:pStyle w:val="EndNoteBibliography"/>
      </w:pPr>
      <w:r w:rsidRPr="001F46F8">
        <w:t xml:space="preserve">Hevia, M. A., P. Canessa, H. Müller-Esparza and L. F. Larrondo (2015). "A circadian oscillator in the fungus Botrytis cinerea regulates virulence when infecting Arabidopsis thaliana." </w:t>
      </w:r>
      <w:r w:rsidRPr="001F46F8">
        <w:rPr>
          <w:u w:val="single"/>
        </w:rPr>
        <w:t>Proceedings of the National Academy of Sciences</w:t>
      </w:r>
      <w:r w:rsidRPr="001F46F8">
        <w:t xml:space="preserve"> </w:t>
      </w:r>
      <w:r w:rsidRPr="001F46F8">
        <w:rPr>
          <w:b/>
        </w:rPr>
        <w:t>112</w:t>
      </w:r>
      <w:r w:rsidRPr="001F46F8">
        <w:t>(28): 8744-8749.</w:t>
      </w:r>
    </w:p>
    <w:p w14:paraId="387B59D9" w14:textId="77777777" w:rsidR="001F46F8" w:rsidRPr="001F46F8" w:rsidRDefault="001F46F8" w:rsidP="001F46F8">
      <w:pPr>
        <w:pStyle w:val="EndNoteBibliography"/>
      </w:pPr>
      <w:r w:rsidRPr="001F46F8">
        <w:t xml:space="preserve">Hyten, D. L., Q. Song, Y. Zhu, I.-Y. Choi, R. L. Nelson, J. M. Costa, J. E. Specht, R. C. Shoemaker and P. B. Cregan (2006). "Impacts of genetic bottlenecks on soybean genome diversity." </w:t>
      </w:r>
      <w:r w:rsidRPr="001F46F8">
        <w:rPr>
          <w:u w:val="single"/>
        </w:rPr>
        <w:t>Proceedings of the National Academy of Sciences</w:t>
      </w:r>
      <w:r w:rsidRPr="001F46F8">
        <w:t xml:space="preserve"> </w:t>
      </w:r>
      <w:r w:rsidRPr="001F46F8">
        <w:rPr>
          <w:b/>
        </w:rPr>
        <w:t>103</w:t>
      </w:r>
      <w:r w:rsidRPr="001F46F8">
        <w:t>(45): 16666-16671.</w:t>
      </w:r>
    </w:p>
    <w:p w14:paraId="05C20F11" w14:textId="77777777" w:rsidR="001F46F8" w:rsidRPr="001F46F8" w:rsidRDefault="001F46F8" w:rsidP="001F46F8">
      <w:pPr>
        <w:pStyle w:val="EndNoteBibliography"/>
      </w:pPr>
      <w:r w:rsidRPr="001F46F8">
        <w:t xml:space="preserve">Jones, J. D. and J. L. Dangl (2006). "The plant immune system." </w:t>
      </w:r>
      <w:r w:rsidRPr="001F46F8">
        <w:rPr>
          <w:u w:val="single"/>
        </w:rPr>
        <w:t>Nature</w:t>
      </w:r>
      <w:r w:rsidRPr="001F46F8">
        <w:t xml:space="preserve"> </w:t>
      </w:r>
      <w:r w:rsidRPr="001F46F8">
        <w:rPr>
          <w:b/>
        </w:rPr>
        <w:t>444</w:t>
      </w:r>
      <w:r w:rsidRPr="001F46F8">
        <w:t>(7117): 323-329.</w:t>
      </w:r>
    </w:p>
    <w:p w14:paraId="7982219F" w14:textId="77777777" w:rsidR="001F46F8" w:rsidRPr="001F46F8" w:rsidRDefault="001F46F8" w:rsidP="001F46F8">
      <w:pPr>
        <w:pStyle w:val="EndNoteBibliography"/>
      </w:pPr>
      <w:r w:rsidRPr="001F46F8">
        <w:lastRenderedPageBreak/>
        <w:t xml:space="preserve">Katan, T. (1999). "Current status of vegetative compatibility groups in Fusarium oxysporum." </w:t>
      </w:r>
      <w:r w:rsidRPr="001F46F8">
        <w:rPr>
          <w:u w:val="single"/>
        </w:rPr>
        <w:t>Phytoparasitica</w:t>
      </w:r>
      <w:r w:rsidRPr="001F46F8">
        <w:t xml:space="preserve"> </w:t>
      </w:r>
      <w:r w:rsidRPr="001F46F8">
        <w:rPr>
          <w:b/>
        </w:rPr>
        <w:t>27</w:t>
      </w:r>
      <w:r w:rsidRPr="001F46F8">
        <w:t>(1): 51-64.</w:t>
      </w:r>
    </w:p>
    <w:p w14:paraId="0780149A" w14:textId="77777777" w:rsidR="001F46F8" w:rsidRPr="001F46F8" w:rsidRDefault="001F46F8" w:rsidP="001F46F8">
      <w:pPr>
        <w:pStyle w:val="EndNoteBibliography"/>
      </w:pPr>
      <w:r w:rsidRPr="001F46F8">
        <w:t xml:space="preserve">Keen, N. (1992). "The molecular biology of disease resistance." </w:t>
      </w:r>
      <w:r w:rsidRPr="001F46F8">
        <w:rPr>
          <w:u w:val="single"/>
        </w:rPr>
        <w:t>Plant molecular biology</w:t>
      </w:r>
      <w:r w:rsidRPr="001F46F8">
        <w:t xml:space="preserve"> </w:t>
      </w:r>
      <w:r w:rsidRPr="001F46F8">
        <w:rPr>
          <w:b/>
        </w:rPr>
        <w:t>19</w:t>
      </w:r>
      <w:r w:rsidRPr="001F46F8">
        <w:t>(1): 109-122.</w:t>
      </w:r>
    </w:p>
    <w:p w14:paraId="257DE95A" w14:textId="77777777" w:rsidR="001F46F8" w:rsidRPr="001F46F8" w:rsidRDefault="001F46F8" w:rsidP="001F46F8">
      <w:pPr>
        <w:pStyle w:val="EndNoteBibliography"/>
      </w:pPr>
      <w:r w:rsidRPr="001F46F8">
        <w:t xml:space="preserve">Kliebenstein, D. J., H. C. Rowe and K. J. Denby (2005). "Secondary metabolites influence Arabidopsis/Botrytis interactions: variation in host production and pathogen sensitivity." </w:t>
      </w:r>
      <w:r w:rsidRPr="001F46F8">
        <w:rPr>
          <w:u w:val="single"/>
        </w:rPr>
        <w:t>The Plant Journal</w:t>
      </w:r>
      <w:r w:rsidRPr="001F46F8">
        <w:t xml:space="preserve"> </w:t>
      </w:r>
      <w:r w:rsidRPr="001F46F8">
        <w:rPr>
          <w:b/>
        </w:rPr>
        <w:t>44</w:t>
      </w:r>
      <w:r w:rsidRPr="001F46F8">
        <w:t>(1): 25-36.</w:t>
      </w:r>
    </w:p>
    <w:p w14:paraId="10FDCEC0" w14:textId="77777777" w:rsidR="001F46F8" w:rsidRPr="001F46F8" w:rsidRDefault="001F46F8" w:rsidP="001F46F8">
      <w:pPr>
        <w:pStyle w:val="EndNoteBibliography"/>
      </w:pPr>
      <w:r w:rsidRPr="001F46F8">
        <w:t xml:space="preserve">Koenig, D., J. M. Jiménez-Gómez, S. Kimura, D. Fulop, D. H. Chitwood, L. R. Headland, R. Kumar, M. F. Covington, U. K. Devisetty and A. V. Tat (2013). "Comparative transcriptomics reveals patterns of selection in domesticated and wild tomato." </w:t>
      </w:r>
      <w:r w:rsidRPr="001F46F8">
        <w:rPr>
          <w:u w:val="single"/>
        </w:rPr>
        <w:t>Proceedings of the National Academy of Sciences</w:t>
      </w:r>
      <w:r w:rsidRPr="001F46F8">
        <w:t xml:space="preserve"> </w:t>
      </w:r>
      <w:r w:rsidRPr="001F46F8">
        <w:rPr>
          <w:b/>
        </w:rPr>
        <w:t>110</w:t>
      </w:r>
      <w:r w:rsidRPr="001F46F8">
        <w:t>(28): E2655-E2662.</w:t>
      </w:r>
    </w:p>
    <w:p w14:paraId="38871E00" w14:textId="77777777" w:rsidR="001F46F8" w:rsidRPr="001F46F8" w:rsidRDefault="001F46F8" w:rsidP="001F46F8">
      <w:pPr>
        <w:pStyle w:val="EndNoteBibliography"/>
      </w:pPr>
      <w:r w:rsidRPr="001F46F8">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1F46F8">
        <w:rPr>
          <w:u w:val="single"/>
        </w:rPr>
        <w:t>Plant Physiology</w:t>
      </w:r>
      <w:r w:rsidRPr="001F46F8">
        <w:t>: pp. 00997.02015.</w:t>
      </w:r>
    </w:p>
    <w:p w14:paraId="4C57BF08" w14:textId="77777777" w:rsidR="001F46F8" w:rsidRPr="001F46F8" w:rsidRDefault="001F46F8" w:rsidP="001F46F8">
      <w:pPr>
        <w:pStyle w:val="EndNoteBibliography"/>
      </w:pPr>
      <w:r w:rsidRPr="001F46F8">
        <w:t xml:space="preserve">Kover, P. X. and B. A. Schaal (2002). "Genetic variation for disease resistance and tolerance among Arabidopsis thaliana accessions." </w:t>
      </w:r>
      <w:r w:rsidRPr="001F46F8">
        <w:rPr>
          <w:u w:val="single"/>
        </w:rPr>
        <w:t>Proceedings of the National Academy of Sciences</w:t>
      </w:r>
      <w:r w:rsidRPr="001F46F8">
        <w:t xml:space="preserve"> </w:t>
      </w:r>
      <w:r w:rsidRPr="001F46F8">
        <w:rPr>
          <w:b/>
        </w:rPr>
        <w:t>99</w:t>
      </w:r>
      <w:r w:rsidRPr="001F46F8">
        <w:t>(17): 11270-11274.</w:t>
      </w:r>
    </w:p>
    <w:p w14:paraId="2119BC96" w14:textId="77777777" w:rsidR="001F46F8" w:rsidRPr="001F46F8" w:rsidRDefault="001F46F8" w:rsidP="001F46F8">
      <w:pPr>
        <w:pStyle w:val="EndNoteBibliography"/>
      </w:pPr>
      <w:r w:rsidRPr="001F46F8">
        <w:t xml:space="preserve">Kretschmer, M. and M. Hahn (2008). "Fungicide resistance and genetic diversity of Botrytis cinerea isolates from a vineyard in Germany." </w:t>
      </w:r>
      <w:r w:rsidRPr="001F46F8">
        <w:rPr>
          <w:u w:val="single"/>
        </w:rPr>
        <w:t>Journal of Plant Diseases and Protection</w:t>
      </w:r>
      <w:r w:rsidRPr="001F46F8">
        <w:t>: 214-219.</w:t>
      </w:r>
    </w:p>
    <w:p w14:paraId="24C80A61" w14:textId="77777777" w:rsidR="001F46F8" w:rsidRPr="001F46F8" w:rsidRDefault="001F46F8" w:rsidP="001F46F8">
      <w:pPr>
        <w:pStyle w:val="EndNoteBibliography"/>
      </w:pPr>
      <w:r w:rsidRPr="001F46F8">
        <w:t xml:space="preserve">Kurtz, S., A. Phillippy, A. L. Delcher, M. Smoot, M. Shumway, C. Antonescu and S. L. Salzberg (2004). "Versatile and open software for comparing large genomes." </w:t>
      </w:r>
      <w:r w:rsidRPr="001F46F8">
        <w:rPr>
          <w:u w:val="single"/>
        </w:rPr>
        <w:t>Genome biology</w:t>
      </w:r>
      <w:r w:rsidRPr="001F46F8">
        <w:t xml:space="preserve"> </w:t>
      </w:r>
      <w:r w:rsidRPr="001F46F8">
        <w:rPr>
          <w:b/>
        </w:rPr>
        <w:t>5</w:t>
      </w:r>
      <w:r w:rsidRPr="001F46F8">
        <w:t>(2): R12.</w:t>
      </w:r>
    </w:p>
    <w:p w14:paraId="6E9AAAC0" w14:textId="77777777" w:rsidR="001F46F8" w:rsidRPr="001F46F8" w:rsidRDefault="001F46F8" w:rsidP="001F46F8">
      <w:pPr>
        <w:pStyle w:val="EndNoteBibliography"/>
      </w:pPr>
      <w:r w:rsidRPr="001F46F8">
        <w:t xml:space="preserve">Liu, B., Y.-B. Hong, Y.-F. Zhang, X.-H. Li, L. Huang, H.-J. Zhang, D.-Y. Li and F.-M. Song (2014). "Tomato WRKY transcriptional factor SlDRW1 is required for disease resistance against Botrytis cinerea and tolerance to oxidative stress." </w:t>
      </w:r>
      <w:r w:rsidRPr="001F46F8">
        <w:rPr>
          <w:u w:val="single"/>
        </w:rPr>
        <w:t>Plant Science</w:t>
      </w:r>
      <w:r w:rsidRPr="001F46F8">
        <w:t xml:space="preserve"> </w:t>
      </w:r>
      <w:r w:rsidRPr="001F46F8">
        <w:rPr>
          <w:b/>
        </w:rPr>
        <w:t>227</w:t>
      </w:r>
      <w:r w:rsidRPr="001F46F8">
        <w:t>: 145-156.</w:t>
      </w:r>
    </w:p>
    <w:p w14:paraId="05F87692" w14:textId="77777777" w:rsidR="001F46F8" w:rsidRPr="001F46F8" w:rsidRDefault="001F46F8" w:rsidP="001F46F8">
      <w:pPr>
        <w:pStyle w:val="EndNoteBibliography"/>
      </w:pPr>
      <w:r w:rsidRPr="001F46F8">
        <w:t xml:space="preserve">Loxdale, H. D., G. Lushai and J. A. Harvey (2011). "The evolutionary improbability of ‘generalism’in nature, with special reference to insects." </w:t>
      </w:r>
      <w:r w:rsidRPr="001F46F8">
        <w:rPr>
          <w:u w:val="single"/>
        </w:rPr>
        <w:t>Biological Journal of the Linnean Society</w:t>
      </w:r>
      <w:r w:rsidRPr="001F46F8">
        <w:t xml:space="preserve"> </w:t>
      </w:r>
      <w:r w:rsidRPr="001F46F8">
        <w:rPr>
          <w:b/>
        </w:rPr>
        <w:t>103</w:t>
      </w:r>
      <w:r w:rsidRPr="001F46F8">
        <w:t>(1): 1-18.</w:t>
      </w:r>
    </w:p>
    <w:p w14:paraId="782F1A30" w14:textId="77777777" w:rsidR="001F46F8" w:rsidRPr="001F46F8" w:rsidRDefault="001F46F8" w:rsidP="001F46F8">
      <w:pPr>
        <w:pStyle w:val="EndNoteBibliography"/>
      </w:pPr>
      <w:r w:rsidRPr="001F46F8">
        <w:t xml:space="preserve">Ma, Z. and T. J. Michailides (2005). "Genetic structure of Botrytis cinerea populations from different host plants in California." </w:t>
      </w:r>
      <w:r w:rsidRPr="001F46F8">
        <w:rPr>
          <w:u w:val="single"/>
        </w:rPr>
        <w:t>Plant disease</w:t>
      </w:r>
      <w:r w:rsidRPr="001F46F8">
        <w:t xml:space="preserve"> </w:t>
      </w:r>
      <w:r w:rsidRPr="001F46F8">
        <w:rPr>
          <w:b/>
        </w:rPr>
        <w:t>89</w:t>
      </w:r>
      <w:r w:rsidRPr="001F46F8">
        <w:t>(10): 1083-1089.</w:t>
      </w:r>
    </w:p>
    <w:p w14:paraId="26A305D3" w14:textId="77777777" w:rsidR="001F46F8" w:rsidRPr="001F46F8" w:rsidRDefault="001F46F8" w:rsidP="001F46F8">
      <w:pPr>
        <w:pStyle w:val="EndNoteBibliography"/>
      </w:pPr>
      <w:r w:rsidRPr="001F46F8">
        <w:t xml:space="preserve">Martinez, F., D. Blancard, P. Lecomte, C. Levis, B. Dubos and M. Fermaud (2003). "Phenotypic differences between vacuma and transposa subpopulations of Botrytis cinerea." </w:t>
      </w:r>
      <w:r w:rsidRPr="001F46F8">
        <w:rPr>
          <w:u w:val="single"/>
        </w:rPr>
        <w:t>European Journal of Plant Pathology</w:t>
      </w:r>
      <w:r w:rsidRPr="001F46F8">
        <w:t xml:space="preserve"> </w:t>
      </w:r>
      <w:r w:rsidRPr="001F46F8">
        <w:rPr>
          <w:b/>
        </w:rPr>
        <w:t>109</w:t>
      </w:r>
      <w:r w:rsidRPr="001F46F8">
        <w:t>(5): 479-488.</w:t>
      </w:r>
    </w:p>
    <w:p w14:paraId="4A899853" w14:textId="77777777" w:rsidR="001F46F8" w:rsidRPr="001F46F8" w:rsidRDefault="001F46F8" w:rsidP="001F46F8">
      <w:pPr>
        <w:pStyle w:val="EndNoteBibliography"/>
      </w:pPr>
      <w:r w:rsidRPr="001F46F8">
        <w:t xml:space="preserve">Miller, J. and S. Tanksley (1990). "RFLP analysis of phylogenetic relationships and genetic variation in the genus Lycopersicon." </w:t>
      </w:r>
      <w:r w:rsidRPr="001F46F8">
        <w:rPr>
          <w:u w:val="single"/>
        </w:rPr>
        <w:t>TAG Theoretical and Applied Genetics</w:t>
      </w:r>
      <w:r w:rsidRPr="001F46F8">
        <w:t xml:space="preserve"> </w:t>
      </w:r>
      <w:r w:rsidRPr="001F46F8">
        <w:rPr>
          <w:b/>
        </w:rPr>
        <w:t>80</w:t>
      </w:r>
      <w:r w:rsidRPr="001F46F8">
        <w:t>(4): 437-448.</w:t>
      </w:r>
    </w:p>
    <w:p w14:paraId="770F5FCD" w14:textId="77777777" w:rsidR="001F46F8" w:rsidRPr="001F46F8" w:rsidRDefault="001F46F8" w:rsidP="001F46F8">
      <w:pPr>
        <w:pStyle w:val="EndNoteBibliography"/>
      </w:pPr>
      <w:r w:rsidRPr="001F46F8">
        <w:t xml:space="preserve">Müller, N. A., C. L. Wijnen, A. Srinivasan, M. Ryngajllo, I. Ofner, T. Lin, A. Ranjan, D. West, J. N. Maloof and N. R. Sinha (2016). "Domestication selected for deceleration of the circadian clock in cultivated tomato." </w:t>
      </w:r>
      <w:r w:rsidRPr="001F46F8">
        <w:rPr>
          <w:u w:val="single"/>
        </w:rPr>
        <w:t>Nature genetics</w:t>
      </w:r>
      <w:r w:rsidRPr="001F46F8">
        <w:t xml:space="preserve"> </w:t>
      </w:r>
      <w:r w:rsidRPr="001F46F8">
        <w:rPr>
          <w:b/>
        </w:rPr>
        <w:t>48</w:t>
      </w:r>
      <w:r w:rsidRPr="001F46F8">
        <w:t>(1): 89-93.</w:t>
      </w:r>
    </w:p>
    <w:p w14:paraId="2C9B8CE0" w14:textId="77777777" w:rsidR="001F46F8" w:rsidRPr="001F46F8" w:rsidRDefault="001F46F8" w:rsidP="001F46F8">
      <w:pPr>
        <w:pStyle w:val="EndNoteBibliography"/>
      </w:pPr>
      <w:r w:rsidRPr="001F46F8">
        <w:t xml:space="preserve">Nicot, P., A. Moretti, C. Romiti, M. Bardin, C. Caranta and H. Ferriere (2002). "Differences in susceptibility of pruning wounds and leaves to infection by Botrytis cinerea among wild tomato accessions." </w:t>
      </w:r>
      <w:r w:rsidRPr="001F46F8">
        <w:rPr>
          <w:u w:val="single"/>
        </w:rPr>
        <w:t>TGC Report</w:t>
      </w:r>
      <w:r w:rsidRPr="001F46F8">
        <w:t xml:space="preserve"> </w:t>
      </w:r>
      <w:r w:rsidRPr="001F46F8">
        <w:rPr>
          <w:b/>
        </w:rPr>
        <w:t>52</w:t>
      </w:r>
      <w:r w:rsidRPr="001F46F8">
        <w:t>: 24-26.</w:t>
      </w:r>
    </w:p>
    <w:p w14:paraId="4096D6C8" w14:textId="77777777" w:rsidR="001F46F8" w:rsidRPr="001F46F8" w:rsidRDefault="001F46F8" w:rsidP="001F46F8">
      <w:pPr>
        <w:pStyle w:val="EndNoteBibliography"/>
      </w:pPr>
      <w:r w:rsidRPr="001F46F8">
        <w:t xml:space="preserve">Nicot, P. C. and A. Baille (1996). Integrated control of Botrytis cinerea on greenhouse tomatoes. </w:t>
      </w:r>
      <w:r w:rsidRPr="001F46F8">
        <w:rPr>
          <w:u w:val="single"/>
        </w:rPr>
        <w:t>Aerial Plant Surface Microbiology</w:t>
      </w:r>
      <w:r w:rsidRPr="001F46F8">
        <w:t>, Springer</w:t>
      </w:r>
      <w:r w:rsidRPr="001F46F8">
        <w:rPr>
          <w:b/>
        </w:rPr>
        <w:t xml:space="preserve">: </w:t>
      </w:r>
      <w:r w:rsidRPr="001F46F8">
        <w:t>169-189.</w:t>
      </w:r>
    </w:p>
    <w:p w14:paraId="7524D636" w14:textId="77777777" w:rsidR="001F46F8" w:rsidRPr="001F46F8" w:rsidRDefault="001F46F8" w:rsidP="001F46F8">
      <w:pPr>
        <w:pStyle w:val="EndNoteBibliography"/>
      </w:pPr>
      <w:r w:rsidRPr="001F46F8">
        <w:t xml:space="preserve">Nomura, K., M. Melotto and S.-Y. He (2005). "Suppression of host defense in compatible plant–Pseudomonas syringae interactions." </w:t>
      </w:r>
      <w:r w:rsidRPr="001F46F8">
        <w:rPr>
          <w:u w:val="single"/>
        </w:rPr>
        <w:t>Current opinion in plant biology</w:t>
      </w:r>
      <w:r w:rsidRPr="001F46F8">
        <w:t xml:space="preserve"> </w:t>
      </w:r>
      <w:r w:rsidRPr="001F46F8">
        <w:rPr>
          <w:b/>
        </w:rPr>
        <w:t>8</w:t>
      </w:r>
      <w:r w:rsidRPr="001F46F8">
        <w:t>(4): 361-368.</w:t>
      </w:r>
    </w:p>
    <w:p w14:paraId="08ECB8D4" w14:textId="77777777" w:rsidR="001F46F8" w:rsidRPr="001F46F8" w:rsidRDefault="001F46F8" w:rsidP="001F46F8">
      <w:pPr>
        <w:pStyle w:val="EndNoteBibliography"/>
      </w:pPr>
      <w:r w:rsidRPr="001F46F8">
        <w:t xml:space="preserve">Ober, U., W. Huang, M. Magwire, M. Schlather, H. Simianer and T. F. Mackay (2015). "Accounting for genetic architecture improves sequence based genomic prediction for a Drosophila fitness trait." </w:t>
      </w:r>
      <w:r w:rsidRPr="001F46F8">
        <w:rPr>
          <w:u w:val="single"/>
        </w:rPr>
        <w:t>PLoS One</w:t>
      </w:r>
      <w:r w:rsidRPr="001F46F8">
        <w:t xml:space="preserve"> </w:t>
      </w:r>
      <w:r w:rsidRPr="001F46F8">
        <w:rPr>
          <w:b/>
        </w:rPr>
        <w:t>10</w:t>
      </w:r>
      <w:r w:rsidRPr="001F46F8">
        <w:t>(5): e0126880.</w:t>
      </w:r>
    </w:p>
    <w:p w14:paraId="36BC4126" w14:textId="77777777" w:rsidR="001F46F8" w:rsidRPr="001F46F8" w:rsidRDefault="001F46F8" w:rsidP="001F46F8">
      <w:pPr>
        <w:pStyle w:val="EndNoteBibliography"/>
      </w:pPr>
      <w:r w:rsidRPr="001F46F8">
        <w:t xml:space="preserve">Ormond, E. L., A. P. Thomas, P. J. Pugh, J. K. Pell and H. E. Roy (2010). "A fungal pathogen in time and space: the population dynamics of Beauveria bassiana in a conifer forest." </w:t>
      </w:r>
      <w:r w:rsidRPr="001F46F8">
        <w:rPr>
          <w:u w:val="single"/>
        </w:rPr>
        <w:t>FEMS microbiology ecology</w:t>
      </w:r>
      <w:r w:rsidRPr="001F46F8">
        <w:t xml:space="preserve"> </w:t>
      </w:r>
      <w:r w:rsidRPr="001F46F8">
        <w:rPr>
          <w:b/>
        </w:rPr>
        <w:t>74</w:t>
      </w:r>
      <w:r w:rsidRPr="001F46F8">
        <w:t>(1): 146-154.</w:t>
      </w:r>
    </w:p>
    <w:p w14:paraId="24E8C3C8" w14:textId="77777777" w:rsidR="001F46F8" w:rsidRPr="001F46F8" w:rsidRDefault="001F46F8" w:rsidP="001F46F8">
      <w:pPr>
        <w:pStyle w:val="EndNoteBibliography"/>
      </w:pPr>
      <w:r w:rsidRPr="001F46F8">
        <w:lastRenderedPageBreak/>
        <w:t xml:space="preserve">Panthee, D. R. and F. Chen (2010). "Genomics of fungal disease resistance in tomato." </w:t>
      </w:r>
      <w:r w:rsidRPr="001F46F8">
        <w:rPr>
          <w:u w:val="single"/>
        </w:rPr>
        <w:t>Current genomics</w:t>
      </w:r>
      <w:r w:rsidRPr="001F46F8">
        <w:t xml:space="preserve"> </w:t>
      </w:r>
      <w:r w:rsidRPr="001F46F8">
        <w:rPr>
          <w:b/>
        </w:rPr>
        <w:t>11</w:t>
      </w:r>
      <w:r w:rsidRPr="001F46F8">
        <w:t>(1): 30-39.</w:t>
      </w:r>
    </w:p>
    <w:p w14:paraId="3B89212C" w14:textId="77777777" w:rsidR="001F46F8" w:rsidRPr="001F46F8" w:rsidRDefault="001F46F8" w:rsidP="001F46F8">
      <w:pPr>
        <w:pStyle w:val="EndNoteBibliography"/>
      </w:pPr>
      <w:r w:rsidRPr="001F46F8">
        <w:t xml:space="preserve">Parlevliet, J. E. (2002). "Durability of resistance against fungal, bacterial and viral pathogens; present situation." </w:t>
      </w:r>
      <w:r w:rsidRPr="001F46F8">
        <w:rPr>
          <w:u w:val="single"/>
        </w:rPr>
        <w:t>Euphytica</w:t>
      </w:r>
      <w:r w:rsidRPr="001F46F8">
        <w:t xml:space="preserve"> </w:t>
      </w:r>
      <w:r w:rsidRPr="001F46F8">
        <w:rPr>
          <w:b/>
        </w:rPr>
        <w:t>124</w:t>
      </w:r>
      <w:r w:rsidRPr="001F46F8">
        <w:t>(2): 147-156.</w:t>
      </w:r>
    </w:p>
    <w:p w14:paraId="6DD1146B" w14:textId="77777777" w:rsidR="001F46F8" w:rsidRPr="001F46F8" w:rsidRDefault="001F46F8" w:rsidP="001F46F8">
      <w:pPr>
        <w:pStyle w:val="EndNoteBibliography"/>
      </w:pPr>
      <w:r w:rsidRPr="001F46F8">
        <w:t xml:space="preserve">Pau, G., F. Fuchs, O. Sklyar, M. Boutros and W. Huber (2010). "EBImage—an R package for image processing with applications to cellular phenotypes." </w:t>
      </w:r>
      <w:r w:rsidRPr="001F46F8">
        <w:rPr>
          <w:u w:val="single"/>
        </w:rPr>
        <w:t>Bioinformatics</w:t>
      </w:r>
      <w:r w:rsidRPr="001F46F8">
        <w:t xml:space="preserve"> </w:t>
      </w:r>
      <w:r w:rsidRPr="001F46F8">
        <w:rPr>
          <w:b/>
        </w:rPr>
        <w:t>26</w:t>
      </w:r>
      <w:r w:rsidRPr="001F46F8">
        <w:t>(7): 979-981.</w:t>
      </w:r>
    </w:p>
    <w:p w14:paraId="6793FABD" w14:textId="77777777" w:rsidR="001F46F8" w:rsidRPr="001F46F8" w:rsidRDefault="001F46F8" w:rsidP="001F46F8">
      <w:pPr>
        <w:pStyle w:val="EndNoteBibliography"/>
      </w:pPr>
      <w:r w:rsidRPr="001F46F8">
        <w:t xml:space="preserve">Pedras, M. S. C. and P. W. Ahiahonu (2005). "Metabolism and detoxification of phytoalexins and analogs by phytopathogenic fungi." </w:t>
      </w:r>
      <w:r w:rsidRPr="001F46F8">
        <w:rPr>
          <w:u w:val="single"/>
        </w:rPr>
        <w:t>Phytochemistry</w:t>
      </w:r>
      <w:r w:rsidRPr="001F46F8">
        <w:t xml:space="preserve"> </w:t>
      </w:r>
      <w:r w:rsidRPr="001F46F8">
        <w:rPr>
          <w:b/>
        </w:rPr>
        <w:t>66</w:t>
      </w:r>
      <w:r w:rsidRPr="001F46F8">
        <w:t>(4): 391-411.</w:t>
      </w:r>
    </w:p>
    <w:p w14:paraId="6F91C118" w14:textId="77777777" w:rsidR="001F46F8" w:rsidRPr="001F46F8" w:rsidRDefault="001F46F8" w:rsidP="001F46F8">
      <w:pPr>
        <w:pStyle w:val="EndNoteBibliography"/>
      </w:pPr>
      <w:r w:rsidRPr="001F46F8">
        <w:t xml:space="preserve">Pedras, M. S. C., S. Hossain and R. B. Snitynsky (2011). "Detoxification of cruciferous phytoalexins in Botrytis cinerea: Spontaneous dimerization of a camalexin metabolite." </w:t>
      </w:r>
      <w:r w:rsidRPr="001F46F8">
        <w:rPr>
          <w:u w:val="single"/>
        </w:rPr>
        <w:t>Phytochemistry</w:t>
      </w:r>
      <w:r w:rsidRPr="001F46F8">
        <w:t xml:space="preserve"> </w:t>
      </w:r>
      <w:r w:rsidRPr="001F46F8">
        <w:rPr>
          <w:b/>
        </w:rPr>
        <w:t>72</w:t>
      </w:r>
      <w:r w:rsidRPr="001F46F8">
        <w:t>(2): 199-206.</w:t>
      </w:r>
    </w:p>
    <w:p w14:paraId="4E4822B6" w14:textId="77777777" w:rsidR="001F46F8" w:rsidRPr="001F46F8" w:rsidRDefault="001F46F8" w:rsidP="001F46F8">
      <w:pPr>
        <w:pStyle w:val="EndNoteBibliography"/>
      </w:pPr>
      <w:r w:rsidRPr="001F46F8">
        <w:t xml:space="preserve">Peralta, I., D. Spooner and S. Knapp (2008). "The taxonomy of tomatoes: a revision of wild tomatoes (Solanum section Lycopersicon) and their outgroup relatives in sections Juglandifolium and Lycopersicoides." </w:t>
      </w:r>
      <w:r w:rsidRPr="001F46F8">
        <w:rPr>
          <w:u w:val="single"/>
        </w:rPr>
        <w:t>Syst Bot Monogr</w:t>
      </w:r>
      <w:r w:rsidRPr="001F46F8">
        <w:t xml:space="preserve"> </w:t>
      </w:r>
      <w:r w:rsidRPr="001F46F8">
        <w:rPr>
          <w:b/>
        </w:rPr>
        <w:t>84</w:t>
      </w:r>
      <w:r w:rsidRPr="001F46F8">
        <w:t>: 1-186.</w:t>
      </w:r>
    </w:p>
    <w:p w14:paraId="58C933EB" w14:textId="77777777" w:rsidR="001F46F8" w:rsidRPr="001F46F8" w:rsidRDefault="001F46F8" w:rsidP="001F46F8">
      <w:pPr>
        <w:pStyle w:val="EndNoteBibliography"/>
      </w:pPr>
      <w:r w:rsidRPr="001F46F8">
        <w:t xml:space="preserve">Persoons, A., E. Morin, C. Delaruelle, T. Payen, F. Halkett, P. Frey, S. De Mita and S. Duplessis (2014). "Patterns of genomic variation in the poplar rust fungus Melampsora larici-populina identify pathogenesis-related factors." </w:t>
      </w:r>
      <w:r w:rsidRPr="001F46F8">
        <w:rPr>
          <w:u w:val="single"/>
        </w:rPr>
        <w:t>Frontiers in plant science</w:t>
      </w:r>
      <w:r w:rsidRPr="001F46F8">
        <w:t xml:space="preserve"> </w:t>
      </w:r>
      <w:r w:rsidRPr="001F46F8">
        <w:rPr>
          <w:b/>
        </w:rPr>
        <w:t>5</w:t>
      </w:r>
      <w:r w:rsidRPr="001F46F8">
        <w:t>.</w:t>
      </w:r>
    </w:p>
    <w:p w14:paraId="6EEFF2EA" w14:textId="77777777" w:rsidR="001F46F8" w:rsidRPr="001F46F8" w:rsidRDefault="001F46F8" w:rsidP="001F46F8">
      <w:pPr>
        <w:pStyle w:val="EndNoteBibliography"/>
      </w:pPr>
      <w:r w:rsidRPr="001F46F8">
        <w:t xml:space="preserve">Pieterse, C. M., D. Van der Does, C. Zamioudis, A. Leon-Reyes and S. C. Van Wees (2012). "Hormonal modulation of plant immunity." </w:t>
      </w:r>
      <w:r w:rsidRPr="001F46F8">
        <w:rPr>
          <w:u w:val="single"/>
        </w:rPr>
        <w:t>Annual review of cell and developmental biology</w:t>
      </w:r>
      <w:r w:rsidRPr="001F46F8">
        <w:t xml:space="preserve"> </w:t>
      </w:r>
      <w:r w:rsidRPr="001F46F8">
        <w:rPr>
          <w:b/>
        </w:rPr>
        <w:t>28</w:t>
      </w:r>
      <w:r w:rsidRPr="001F46F8">
        <w:t>: 489-521.</w:t>
      </w:r>
    </w:p>
    <w:p w14:paraId="09117C8C" w14:textId="77777777" w:rsidR="001F46F8" w:rsidRPr="001F46F8" w:rsidRDefault="001F46F8" w:rsidP="001F46F8">
      <w:pPr>
        <w:pStyle w:val="EndNoteBibliography"/>
      </w:pPr>
      <w:r w:rsidRPr="001F46F8">
        <w:t xml:space="preserve">Poland, J. A., P. J. Balint-Kurti, R. J. Wisser, R. C. Pratt and R. J. Nelson (2009). "Shades of gray: the world of quantitative disease resistance." </w:t>
      </w:r>
      <w:r w:rsidRPr="001F46F8">
        <w:rPr>
          <w:u w:val="single"/>
        </w:rPr>
        <w:t>Trends in plant science</w:t>
      </w:r>
      <w:r w:rsidRPr="001F46F8">
        <w:t xml:space="preserve"> </w:t>
      </w:r>
      <w:r w:rsidRPr="001F46F8">
        <w:rPr>
          <w:b/>
        </w:rPr>
        <w:t>14</w:t>
      </w:r>
      <w:r w:rsidRPr="001F46F8">
        <w:t>(1): 21-29.</w:t>
      </w:r>
    </w:p>
    <w:p w14:paraId="5CF7D166" w14:textId="77777777" w:rsidR="001F46F8" w:rsidRPr="001F46F8" w:rsidRDefault="001F46F8" w:rsidP="001F46F8">
      <w:pPr>
        <w:pStyle w:val="EndNoteBibliography"/>
      </w:pPr>
      <w:r w:rsidRPr="001F46F8">
        <w:t xml:space="preserve">Power, R. A., J. Parkhill and T. de Oliveira (2017). "Microbial genome-wide association studies: lessons from human GWAS." </w:t>
      </w:r>
      <w:r w:rsidRPr="001F46F8">
        <w:rPr>
          <w:u w:val="single"/>
        </w:rPr>
        <w:t>Nature Reviews Genetics</w:t>
      </w:r>
      <w:r w:rsidRPr="001F46F8">
        <w:t xml:space="preserve"> </w:t>
      </w:r>
      <w:r w:rsidRPr="001F46F8">
        <w:rPr>
          <w:b/>
        </w:rPr>
        <w:t>18</w:t>
      </w:r>
      <w:r w:rsidRPr="001F46F8">
        <w:t>(1): 41-50.</w:t>
      </w:r>
    </w:p>
    <w:p w14:paraId="2C7DD0EF" w14:textId="77777777" w:rsidR="001F46F8" w:rsidRPr="001F46F8" w:rsidRDefault="001F46F8" w:rsidP="001F46F8">
      <w:pPr>
        <w:pStyle w:val="EndNoteBibliography"/>
      </w:pPr>
      <w:r w:rsidRPr="001F46F8">
        <w:t xml:space="preserve">Quidde, T., P. Büttner and P. Tudzynski (1999). "Evidence for three different specific saponin-detoxifying activities in Botrytis cinerea and cloning and functional analysis of a gene coding for a putative avenacinase." </w:t>
      </w:r>
      <w:r w:rsidRPr="001F46F8">
        <w:rPr>
          <w:u w:val="single"/>
        </w:rPr>
        <w:t>European Journal of Plant Pathology</w:t>
      </w:r>
      <w:r w:rsidRPr="001F46F8">
        <w:t xml:space="preserve"> </w:t>
      </w:r>
      <w:r w:rsidRPr="001F46F8">
        <w:rPr>
          <w:b/>
        </w:rPr>
        <w:t>105</w:t>
      </w:r>
      <w:r w:rsidRPr="001F46F8">
        <w:t>(3): 273-283.</w:t>
      </w:r>
    </w:p>
    <w:p w14:paraId="328E69CA" w14:textId="77777777" w:rsidR="001F46F8" w:rsidRPr="001F46F8" w:rsidRDefault="001F46F8" w:rsidP="001F46F8">
      <w:pPr>
        <w:pStyle w:val="EndNoteBibliography"/>
      </w:pPr>
      <w:r w:rsidRPr="001F46F8">
        <w:t xml:space="preserve">Quidde, T., A. Osbourn and P. Tudzynski (1998). "Detoxification of α-tomatine by Botrytis cinerea." </w:t>
      </w:r>
      <w:r w:rsidRPr="001F46F8">
        <w:rPr>
          <w:u w:val="single"/>
        </w:rPr>
        <w:t>Physiological and Molecular Plant Pathology</w:t>
      </w:r>
      <w:r w:rsidRPr="001F46F8">
        <w:t xml:space="preserve"> </w:t>
      </w:r>
      <w:r w:rsidRPr="001F46F8">
        <w:rPr>
          <w:b/>
        </w:rPr>
        <w:t>52</w:t>
      </w:r>
      <w:r w:rsidRPr="001F46F8">
        <w:t>(3): 151-165.</w:t>
      </w:r>
    </w:p>
    <w:p w14:paraId="03F973D1" w14:textId="77777777" w:rsidR="001F46F8" w:rsidRPr="001F46F8" w:rsidRDefault="001F46F8" w:rsidP="001F46F8">
      <w:pPr>
        <w:pStyle w:val="EndNoteBibliography"/>
      </w:pPr>
      <w:r w:rsidRPr="001F46F8">
        <w:t xml:space="preserve">R Development Core Team (2008). "R: A language and environment for statistical computing." </w:t>
      </w:r>
      <w:r w:rsidRPr="001F46F8">
        <w:rPr>
          <w:u w:val="single"/>
        </w:rPr>
        <w:t>R Foundation for Statistical Computing,Vienna, Austria. ISBN 3-900051-07-0</w:t>
      </w:r>
      <w:r w:rsidRPr="001F46F8">
        <w:t>.</w:t>
      </w:r>
    </w:p>
    <w:p w14:paraId="519E05A2" w14:textId="77777777" w:rsidR="001F46F8" w:rsidRPr="001F46F8" w:rsidRDefault="001F46F8" w:rsidP="001F46F8">
      <w:pPr>
        <w:pStyle w:val="EndNoteBibliography"/>
      </w:pPr>
      <w:r w:rsidRPr="001F46F8">
        <w:t xml:space="preserve">Romanazzi, G. and S. Droby (2016). Control Strategies for Postharvest Grey Mould on Fruit Crops. </w:t>
      </w:r>
      <w:r w:rsidRPr="001F46F8">
        <w:rPr>
          <w:u w:val="single"/>
        </w:rPr>
        <w:t>Botrytis–the Fungus, the Pathogen and its Management in Agricultural Systems</w:t>
      </w:r>
      <w:r w:rsidRPr="001F46F8">
        <w:t>, Springer</w:t>
      </w:r>
      <w:r w:rsidRPr="001F46F8">
        <w:rPr>
          <w:b/>
        </w:rPr>
        <w:t xml:space="preserve">: </w:t>
      </w:r>
      <w:r w:rsidRPr="001F46F8">
        <w:t>217-228.</w:t>
      </w:r>
    </w:p>
    <w:p w14:paraId="2AB85D42" w14:textId="77777777" w:rsidR="001F46F8" w:rsidRPr="001F46F8" w:rsidRDefault="001F46F8" w:rsidP="001F46F8">
      <w:pPr>
        <w:pStyle w:val="EndNoteBibliography"/>
      </w:pPr>
      <w:r w:rsidRPr="001F46F8">
        <w:t xml:space="preserve">Rosenthal, J. P. and R. Dirzo (1997). "Effects of life history, domestication and agronomic selection on plant defence against insects: evidence from maizes and wild relatives." </w:t>
      </w:r>
      <w:r w:rsidRPr="001F46F8">
        <w:rPr>
          <w:u w:val="single"/>
        </w:rPr>
        <w:t>Evolutionary Ecology</w:t>
      </w:r>
      <w:r w:rsidRPr="001F46F8">
        <w:t xml:space="preserve"> </w:t>
      </w:r>
      <w:r w:rsidRPr="001F46F8">
        <w:rPr>
          <w:b/>
        </w:rPr>
        <w:t>11</w:t>
      </w:r>
      <w:r w:rsidRPr="001F46F8">
        <w:t>(3): 337-355.</w:t>
      </w:r>
    </w:p>
    <w:p w14:paraId="57C80C92" w14:textId="77777777" w:rsidR="001F46F8" w:rsidRPr="001F46F8" w:rsidRDefault="001F46F8" w:rsidP="001F46F8">
      <w:pPr>
        <w:pStyle w:val="EndNoteBibliography"/>
      </w:pPr>
      <w:r w:rsidRPr="001F46F8">
        <w:t xml:space="preserve">Rowe, H. C. and D. J. Kliebenstein (2007). "Elevated genetic variation within virulence-associated Botrytis cinerea polygalacturonase loci." </w:t>
      </w:r>
      <w:r w:rsidRPr="001F46F8">
        <w:rPr>
          <w:u w:val="single"/>
        </w:rPr>
        <w:t>Molecular Plant-Microbe Interactions</w:t>
      </w:r>
      <w:r w:rsidRPr="001F46F8">
        <w:t xml:space="preserve"> </w:t>
      </w:r>
      <w:r w:rsidRPr="001F46F8">
        <w:rPr>
          <w:b/>
        </w:rPr>
        <w:t>20</w:t>
      </w:r>
      <w:r w:rsidRPr="001F46F8">
        <w:t>(9): 1126-1137.</w:t>
      </w:r>
    </w:p>
    <w:p w14:paraId="775ED610" w14:textId="77777777" w:rsidR="001F46F8" w:rsidRPr="001F46F8" w:rsidRDefault="001F46F8" w:rsidP="001F46F8">
      <w:pPr>
        <w:pStyle w:val="EndNoteBibliography"/>
      </w:pPr>
      <w:r w:rsidRPr="001F46F8">
        <w:t xml:space="preserve">Rowe, H. C. and D. J. Kliebenstein (2008). "Complex genetics control natural variation in Arabidopsis thaliana resistance to Botrytis cinerea." </w:t>
      </w:r>
      <w:r w:rsidRPr="001F46F8">
        <w:rPr>
          <w:u w:val="single"/>
        </w:rPr>
        <w:t>Genetics</w:t>
      </w:r>
      <w:r w:rsidRPr="001F46F8">
        <w:t xml:space="preserve"> </w:t>
      </w:r>
      <w:r w:rsidRPr="001F46F8">
        <w:rPr>
          <w:b/>
        </w:rPr>
        <w:t>180</w:t>
      </w:r>
      <w:r w:rsidRPr="001F46F8">
        <w:t>(4): 2237-2250.</w:t>
      </w:r>
    </w:p>
    <w:p w14:paraId="065FB69E" w14:textId="77777777" w:rsidR="001F46F8" w:rsidRPr="001F46F8" w:rsidRDefault="001F46F8" w:rsidP="001F46F8">
      <w:pPr>
        <w:pStyle w:val="EndNoteBibliography"/>
      </w:pPr>
      <w:r w:rsidRPr="001F46F8">
        <w:t xml:space="preserve">Rowe, H. C. and D. J. Kliebenstein (2008). "Complex genetics control natural variation in Arabidopsis thaliana resistance to Botrytis cinerea." </w:t>
      </w:r>
      <w:r w:rsidRPr="001F46F8">
        <w:rPr>
          <w:u w:val="single"/>
        </w:rPr>
        <w:t>Genetics</w:t>
      </w:r>
      <w:r w:rsidRPr="001F46F8">
        <w:t xml:space="preserve"> </w:t>
      </w:r>
      <w:r w:rsidRPr="001F46F8">
        <w:rPr>
          <w:b/>
        </w:rPr>
        <w:t>180</w:t>
      </w:r>
      <w:r w:rsidRPr="001F46F8">
        <w:t>(4): 2237-2250.</w:t>
      </w:r>
    </w:p>
    <w:p w14:paraId="56826EC2" w14:textId="77777777" w:rsidR="001F46F8" w:rsidRPr="001F46F8" w:rsidRDefault="001F46F8" w:rsidP="001F46F8">
      <w:pPr>
        <w:pStyle w:val="EndNoteBibliography"/>
      </w:pPr>
      <w:r w:rsidRPr="001F46F8">
        <w:t xml:space="preserve">Samuel, S., T. Veloukas, A. Papavasileiou and G. S. Karaoglanidis (2012). "Differences in frequency of transposable elements presence in Botrytis cinerea populations from several hosts in Greece." </w:t>
      </w:r>
      <w:r w:rsidRPr="001F46F8">
        <w:rPr>
          <w:u w:val="single"/>
        </w:rPr>
        <w:t>Plant disease</w:t>
      </w:r>
      <w:r w:rsidRPr="001F46F8">
        <w:t xml:space="preserve"> </w:t>
      </w:r>
      <w:r w:rsidRPr="001F46F8">
        <w:rPr>
          <w:b/>
        </w:rPr>
        <w:t>96</w:t>
      </w:r>
      <w:r w:rsidRPr="001F46F8">
        <w:t>(9): 1286-1290.</w:t>
      </w:r>
    </w:p>
    <w:p w14:paraId="7D1C6208" w14:textId="77777777" w:rsidR="001F46F8" w:rsidRPr="001F46F8" w:rsidRDefault="001F46F8" w:rsidP="001F46F8">
      <w:pPr>
        <w:pStyle w:val="EndNoteBibliography"/>
      </w:pPr>
      <w:r w:rsidRPr="001F46F8">
        <w:t xml:space="preserve">Sauerbrunn, N. and N. L. Schlaich (2004). "PCC1: a merging point for pathogen defence and circadian signalling in Arabidopsis." </w:t>
      </w:r>
      <w:r w:rsidRPr="001F46F8">
        <w:rPr>
          <w:u w:val="single"/>
        </w:rPr>
        <w:t>Planta</w:t>
      </w:r>
      <w:r w:rsidRPr="001F46F8">
        <w:t xml:space="preserve"> </w:t>
      </w:r>
      <w:r w:rsidRPr="001F46F8">
        <w:rPr>
          <w:b/>
        </w:rPr>
        <w:t>218</w:t>
      </w:r>
      <w:r w:rsidRPr="001F46F8">
        <w:t>(4): 552-561.</w:t>
      </w:r>
    </w:p>
    <w:p w14:paraId="373FA219" w14:textId="77777777" w:rsidR="001F46F8" w:rsidRPr="001F46F8" w:rsidRDefault="001F46F8" w:rsidP="001F46F8">
      <w:pPr>
        <w:pStyle w:val="EndNoteBibliography"/>
      </w:pPr>
      <w:r w:rsidRPr="001F46F8">
        <w:t xml:space="preserve">Schumacher, J., J.-M. Pradier, A. Simon, S. Traeger, J. Moraga, I. G. Collado, M. Viaud and B. Tudzynski (2012). "Natural variation in the VELVET gene bcvel1 affects virulence and light-dependent differentiation in Botrytis cinerea." </w:t>
      </w:r>
      <w:r w:rsidRPr="001F46F8">
        <w:rPr>
          <w:u w:val="single"/>
        </w:rPr>
        <w:t>PLoS One</w:t>
      </w:r>
      <w:r w:rsidRPr="001F46F8">
        <w:t xml:space="preserve"> </w:t>
      </w:r>
      <w:r w:rsidRPr="001F46F8">
        <w:rPr>
          <w:b/>
        </w:rPr>
        <w:t>7</w:t>
      </w:r>
      <w:r w:rsidRPr="001F46F8">
        <w:t>(10): e47840.</w:t>
      </w:r>
    </w:p>
    <w:p w14:paraId="75D3F648" w14:textId="77777777" w:rsidR="001F46F8" w:rsidRPr="001F46F8" w:rsidRDefault="001F46F8" w:rsidP="001F46F8">
      <w:pPr>
        <w:pStyle w:val="EndNoteBibliography"/>
      </w:pPr>
      <w:r w:rsidRPr="001F46F8">
        <w:lastRenderedPageBreak/>
        <w:t xml:space="preserve">Shen, X., M. Alam, F. Fikse and L. Rönnegård (2013). "A novel generalized ridge regression method for quantitative genetics." </w:t>
      </w:r>
      <w:r w:rsidRPr="001F46F8">
        <w:rPr>
          <w:u w:val="single"/>
        </w:rPr>
        <w:t>Genetics</w:t>
      </w:r>
      <w:r w:rsidRPr="001F46F8">
        <w:t xml:space="preserve"> </w:t>
      </w:r>
      <w:r w:rsidRPr="001F46F8">
        <w:rPr>
          <w:b/>
        </w:rPr>
        <w:t>193</w:t>
      </w:r>
      <w:r w:rsidRPr="001F46F8">
        <w:t>(4): 1255-1268.</w:t>
      </w:r>
    </w:p>
    <w:p w14:paraId="7EA41EAD" w14:textId="77777777" w:rsidR="001F46F8" w:rsidRPr="001F46F8" w:rsidRDefault="001F46F8" w:rsidP="001F46F8">
      <w:pPr>
        <w:pStyle w:val="EndNoteBibliography"/>
      </w:pPr>
      <w:r w:rsidRPr="001F46F8">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1F46F8">
        <w:rPr>
          <w:u w:val="single"/>
        </w:rPr>
        <w:t>Molecular plant-microbe interactions</w:t>
      </w:r>
      <w:r w:rsidRPr="001F46F8">
        <w:t xml:space="preserve"> </w:t>
      </w:r>
      <w:r w:rsidRPr="001F46F8">
        <w:rPr>
          <w:b/>
        </w:rPr>
        <w:t>18</w:t>
      </w:r>
      <w:r w:rsidRPr="001F46F8">
        <w:t>(6): 602-612.</w:t>
      </w:r>
    </w:p>
    <w:p w14:paraId="3D0A924C" w14:textId="77777777" w:rsidR="001F46F8" w:rsidRPr="001F46F8" w:rsidRDefault="001F46F8" w:rsidP="001F46F8">
      <w:pPr>
        <w:pStyle w:val="EndNoteBibliography"/>
      </w:pPr>
      <w:r w:rsidRPr="001F46F8">
        <w:t>Smale, M. (1996). "Understanding global trends in the use of wheat diversity and international flows of wheat genetic resources."</w:t>
      </w:r>
    </w:p>
    <w:p w14:paraId="33088FDC" w14:textId="77777777" w:rsidR="001F46F8" w:rsidRPr="001F46F8" w:rsidRDefault="001F46F8" w:rsidP="001F46F8">
      <w:pPr>
        <w:pStyle w:val="EndNoteBibliography"/>
      </w:pPr>
      <w:r w:rsidRPr="001F46F8">
        <w:t xml:space="preserve">Staats, M. and J. A. van Kan (2012). "Genome update of Botrytis cinerea strains B05. 10 and T4." </w:t>
      </w:r>
      <w:r w:rsidRPr="001F46F8">
        <w:rPr>
          <w:u w:val="single"/>
        </w:rPr>
        <w:t>Eukaryotic cell</w:t>
      </w:r>
      <w:r w:rsidRPr="001F46F8">
        <w:t xml:space="preserve"> </w:t>
      </w:r>
      <w:r w:rsidRPr="001F46F8">
        <w:rPr>
          <w:b/>
        </w:rPr>
        <w:t>11</w:t>
      </w:r>
      <w:r w:rsidRPr="001F46F8">
        <w:t>(11): 1413-1414.</w:t>
      </w:r>
    </w:p>
    <w:p w14:paraId="0200A2CD" w14:textId="77777777" w:rsidR="001F46F8" w:rsidRPr="001F46F8" w:rsidRDefault="001F46F8" w:rsidP="001F46F8">
      <w:pPr>
        <w:pStyle w:val="EndNoteBibliography"/>
      </w:pPr>
      <w:r w:rsidRPr="001F46F8">
        <w:t xml:space="preserve">Stefanato, F. L., E. Abou‐Mansour, A. Buchala, M. Kretschmer, A. Mosbach, M. Hahn, C. G. Bochet, J. P. Métraux and H. j. Schoonbeek (2009). "The ABC transporter BcatrB from Botrytis cinerea exports camalexin and is a virulence factor on Arabidopsis thaliana." </w:t>
      </w:r>
      <w:r w:rsidRPr="001F46F8">
        <w:rPr>
          <w:u w:val="single"/>
        </w:rPr>
        <w:t>The Plant Journal</w:t>
      </w:r>
      <w:r w:rsidRPr="001F46F8">
        <w:t xml:space="preserve"> </w:t>
      </w:r>
      <w:r w:rsidRPr="001F46F8">
        <w:rPr>
          <w:b/>
        </w:rPr>
        <w:t>58</w:t>
      </w:r>
      <w:r w:rsidRPr="001F46F8">
        <w:t>(3): 499-510.</w:t>
      </w:r>
    </w:p>
    <w:p w14:paraId="31245AB0" w14:textId="77777777" w:rsidR="001F46F8" w:rsidRPr="001F46F8" w:rsidRDefault="001F46F8" w:rsidP="001F46F8">
      <w:pPr>
        <w:pStyle w:val="EndNoteBibliography"/>
      </w:pPr>
      <w:r w:rsidRPr="001F46F8">
        <w:t xml:space="preserve">Stukenbrock, E. H. and B. A. McDonald (2008). "The origins of plant pathogens in agro-ecosystems." </w:t>
      </w:r>
      <w:r w:rsidRPr="001F46F8">
        <w:rPr>
          <w:u w:val="single"/>
        </w:rPr>
        <w:t>Annu. Rev. Phytopathol.</w:t>
      </w:r>
      <w:r w:rsidRPr="001F46F8">
        <w:t xml:space="preserve"> </w:t>
      </w:r>
      <w:r w:rsidRPr="001F46F8">
        <w:rPr>
          <w:b/>
        </w:rPr>
        <w:t>46</w:t>
      </w:r>
      <w:r w:rsidRPr="001F46F8">
        <w:t>: 75-100.</w:t>
      </w:r>
    </w:p>
    <w:p w14:paraId="5D57B1F0" w14:textId="77777777" w:rsidR="001F46F8" w:rsidRPr="001F46F8" w:rsidRDefault="001F46F8" w:rsidP="001F46F8">
      <w:pPr>
        <w:pStyle w:val="EndNoteBibliography"/>
      </w:pPr>
      <w:r w:rsidRPr="001F46F8">
        <w:t xml:space="preserve">Tanksley, S. D. (2004). "The genetic, developmental, and molecular bases of fruit size and shape variation in tomato." </w:t>
      </w:r>
      <w:r w:rsidRPr="001F46F8">
        <w:rPr>
          <w:u w:val="single"/>
        </w:rPr>
        <w:t>The plant cell</w:t>
      </w:r>
      <w:r w:rsidRPr="001F46F8">
        <w:t xml:space="preserve"> </w:t>
      </w:r>
      <w:r w:rsidRPr="001F46F8">
        <w:rPr>
          <w:b/>
        </w:rPr>
        <w:t>16</w:t>
      </w:r>
      <w:r w:rsidRPr="001F46F8">
        <w:t>(suppl 1): S181-S189.</w:t>
      </w:r>
    </w:p>
    <w:p w14:paraId="5419E466" w14:textId="77777777" w:rsidR="001F46F8" w:rsidRPr="001F46F8" w:rsidRDefault="001F46F8" w:rsidP="001F46F8">
      <w:pPr>
        <w:pStyle w:val="EndNoteBibliography"/>
      </w:pPr>
      <w:r w:rsidRPr="001F46F8">
        <w:t xml:space="preserve">Tanksley, S. D. and S. R. McCouch (1997). "Seed banks and molecular maps: unlocking genetic potential from the wild." </w:t>
      </w:r>
      <w:r w:rsidRPr="001F46F8">
        <w:rPr>
          <w:u w:val="single"/>
        </w:rPr>
        <w:t>Science</w:t>
      </w:r>
      <w:r w:rsidRPr="001F46F8">
        <w:t xml:space="preserve"> </w:t>
      </w:r>
      <w:r w:rsidRPr="001F46F8">
        <w:rPr>
          <w:b/>
        </w:rPr>
        <w:t>277</w:t>
      </w:r>
      <w:r w:rsidRPr="001F46F8">
        <w:t>(5329): 1063-1066.</w:t>
      </w:r>
    </w:p>
    <w:p w14:paraId="40629830" w14:textId="77777777" w:rsidR="001F46F8" w:rsidRPr="001F46F8" w:rsidRDefault="001F46F8" w:rsidP="001F46F8">
      <w:pPr>
        <w:pStyle w:val="EndNoteBibliography"/>
      </w:pPr>
      <w:r w:rsidRPr="001F46F8">
        <w:t xml:space="preserve">ten Have, A., W. Mulder, J. Visser and J. A. van Kan (1998). "The endopolygalacturonase gene Bcpg1 is required for full virulence of Botrytis cinerea." </w:t>
      </w:r>
      <w:r w:rsidRPr="001F46F8">
        <w:rPr>
          <w:u w:val="single"/>
        </w:rPr>
        <w:t>Molecular Plant-Microbe Interactions</w:t>
      </w:r>
      <w:r w:rsidRPr="001F46F8">
        <w:t xml:space="preserve"> </w:t>
      </w:r>
      <w:r w:rsidRPr="001F46F8">
        <w:rPr>
          <w:b/>
        </w:rPr>
        <w:t>11</w:t>
      </w:r>
      <w:r w:rsidRPr="001F46F8">
        <w:t>(10): 1009-1016.</w:t>
      </w:r>
    </w:p>
    <w:p w14:paraId="58506312" w14:textId="77777777" w:rsidR="001F46F8" w:rsidRPr="001F46F8" w:rsidRDefault="001F46F8" w:rsidP="001F46F8">
      <w:pPr>
        <w:pStyle w:val="EndNoteBibliography"/>
      </w:pPr>
      <w:r w:rsidRPr="001F46F8">
        <w:t xml:space="preserve">Ten Have, A., R. van Berloo, P. Lindhout and J. A. van Kan (2007). "Partial stem and leaf resistance against the fungal pathogen Botrytis cinerea in wild relatives of tomato." </w:t>
      </w:r>
      <w:r w:rsidRPr="001F46F8">
        <w:rPr>
          <w:u w:val="single"/>
        </w:rPr>
        <w:t>European journal of plant pathology</w:t>
      </w:r>
      <w:r w:rsidRPr="001F46F8">
        <w:t xml:space="preserve"> </w:t>
      </w:r>
      <w:r w:rsidRPr="001F46F8">
        <w:rPr>
          <w:b/>
        </w:rPr>
        <w:t>117</w:t>
      </w:r>
      <w:r w:rsidRPr="001F46F8">
        <w:t>(2): 153-166.</w:t>
      </w:r>
    </w:p>
    <w:p w14:paraId="4C7029E4" w14:textId="77777777" w:rsidR="001F46F8" w:rsidRPr="001F46F8" w:rsidRDefault="001F46F8" w:rsidP="001F46F8">
      <w:pPr>
        <w:pStyle w:val="EndNoteBibliography"/>
      </w:pPr>
      <w:r w:rsidRPr="001F46F8">
        <w:t xml:space="preserve">Tiffin, P. and D. A. Moeller (2006). "Molecular evolution of plant immune system genes." </w:t>
      </w:r>
      <w:r w:rsidRPr="001F46F8">
        <w:rPr>
          <w:u w:val="single"/>
        </w:rPr>
        <w:t>Trends in genetics</w:t>
      </w:r>
      <w:r w:rsidRPr="001F46F8">
        <w:t xml:space="preserve"> </w:t>
      </w:r>
      <w:r w:rsidRPr="001F46F8">
        <w:rPr>
          <w:b/>
        </w:rPr>
        <w:t>22</w:t>
      </w:r>
      <w:r w:rsidRPr="001F46F8">
        <w:t>(12): 662-670.</w:t>
      </w:r>
    </w:p>
    <w:p w14:paraId="48D40601" w14:textId="77777777" w:rsidR="001F46F8" w:rsidRPr="001F46F8" w:rsidRDefault="001F46F8" w:rsidP="001F46F8">
      <w:pPr>
        <w:pStyle w:val="EndNoteBibliography"/>
      </w:pPr>
      <w:r w:rsidRPr="001F46F8">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1F46F8">
        <w:rPr>
          <w:u w:val="single"/>
        </w:rPr>
        <w:t>Frontiers in plant science</w:t>
      </w:r>
      <w:r w:rsidRPr="001F46F8">
        <w:t xml:space="preserve"> </w:t>
      </w:r>
      <w:r w:rsidRPr="001F46F8">
        <w:rPr>
          <w:b/>
        </w:rPr>
        <w:t>5</w:t>
      </w:r>
      <w:r w:rsidRPr="001F46F8">
        <w:t>.</w:t>
      </w:r>
    </w:p>
    <w:p w14:paraId="5F84E3E4" w14:textId="77777777" w:rsidR="001F46F8" w:rsidRPr="001F46F8" w:rsidRDefault="001F46F8" w:rsidP="001F46F8">
      <w:pPr>
        <w:pStyle w:val="EndNoteBibliography"/>
      </w:pPr>
      <w:r w:rsidRPr="001F46F8">
        <w:t xml:space="preserve">Uyttenhove, C., L. Pilotte, I. Théate, V. Stroobant, D. Colau, N. Parmentier, T. Boon and B. J. Van den Eynde (2003). "Evidence for a tumoral immune resistance mechanism based on tryptophan degradation by indoleamine 2, 3-dioxygenase." </w:t>
      </w:r>
      <w:r w:rsidRPr="001F46F8">
        <w:rPr>
          <w:u w:val="single"/>
        </w:rPr>
        <w:t>Nature medicine</w:t>
      </w:r>
      <w:r w:rsidRPr="001F46F8">
        <w:t xml:space="preserve"> </w:t>
      </w:r>
      <w:r w:rsidRPr="001F46F8">
        <w:rPr>
          <w:b/>
        </w:rPr>
        <w:t>9</w:t>
      </w:r>
      <w:r w:rsidRPr="001F46F8">
        <w:t>(10): 1269-1274.</w:t>
      </w:r>
    </w:p>
    <w:p w14:paraId="569C250A" w14:textId="77777777" w:rsidR="001F46F8" w:rsidRPr="001F46F8" w:rsidRDefault="001F46F8" w:rsidP="001F46F8">
      <w:pPr>
        <w:pStyle w:val="EndNoteBibliography"/>
      </w:pPr>
      <w:r w:rsidRPr="001F46F8">
        <w:t xml:space="preserve">Valette-Collet, O., A. Cimerman, P. Reignault, C. Levis and M. Boccara (2003). "Disruption of Botrytis cinerea pectin methylesterase gene Bcpme1 reduces virulence on several host plants." </w:t>
      </w:r>
      <w:r w:rsidRPr="001F46F8">
        <w:rPr>
          <w:u w:val="single"/>
        </w:rPr>
        <w:t>Molecular Plant-Microbe Interactions</w:t>
      </w:r>
      <w:r w:rsidRPr="001F46F8">
        <w:t xml:space="preserve"> </w:t>
      </w:r>
      <w:r w:rsidRPr="001F46F8">
        <w:rPr>
          <w:b/>
        </w:rPr>
        <w:t>16</w:t>
      </w:r>
      <w:r w:rsidRPr="001F46F8">
        <w:t>(4): 360-367.</w:t>
      </w:r>
    </w:p>
    <w:p w14:paraId="43BFA54B" w14:textId="77777777" w:rsidR="001F46F8" w:rsidRPr="001F46F8" w:rsidRDefault="001F46F8" w:rsidP="001F46F8">
      <w:pPr>
        <w:pStyle w:val="EndNoteBibliography"/>
      </w:pPr>
      <w:r w:rsidRPr="001F46F8">
        <w:t xml:space="preserve">Vleeshouwers, V. G. and R. P. Oliver (2014). "Effectors as tools in disease resistance breeding against biotrophic, hemibiotrophic, and necrotrophic plant pathogens." </w:t>
      </w:r>
      <w:r w:rsidRPr="001F46F8">
        <w:rPr>
          <w:u w:val="single"/>
        </w:rPr>
        <w:t>Molecular plant-microbe interactions</w:t>
      </w:r>
      <w:r w:rsidRPr="001F46F8">
        <w:t xml:space="preserve"> </w:t>
      </w:r>
      <w:r w:rsidRPr="001F46F8">
        <w:rPr>
          <w:b/>
        </w:rPr>
        <w:t>27</w:t>
      </w:r>
      <w:r w:rsidRPr="001F46F8">
        <w:t>(3): 196-206.</w:t>
      </w:r>
    </w:p>
    <w:p w14:paraId="4F6D06B3" w14:textId="77777777" w:rsidR="001F46F8" w:rsidRPr="001F46F8" w:rsidRDefault="001F46F8" w:rsidP="001F46F8">
      <w:pPr>
        <w:pStyle w:val="EndNoteBibliography"/>
      </w:pPr>
      <w:r w:rsidRPr="001F46F8">
        <w:t xml:space="preserve">Weyman, P. D., Z. Pan, Q. Feng, D. G. Gilchrist and R. M. Bostock (2006). "A circadian rhythm-regulated tomato gene is induced by arachidonic acid and Phythophthora infestans infection." </w:t>
      </w:r>
      <w:r w:rsidRPr="001F46F8">
        <w:rPr>
          <w:u w:val="single"/>
        </w:rPr>
        <w:t>Plant physiology</w:t>
      </w:r>
      <w:r w:rsidRPr="001F46F8">
        <w:t xml:space="preserve"> </w:t>
      </w:r>
      <w:r w:rsidRPr="001F46F8">
        <w:rPr>
          <w:b/>
        </w:rPr>
        <w:t>140</w:t>
      </w:r>
      <w:r w:rsidRPr="001F46F8">
        <w:t>(1): 235-248.</w:t>
      </w:r>
    </w:p>
    <w:p w14:paraId="549A07B5" w14:textId="77777777" w:rsidR="001F46F8" w:rsidRPr="001F46F8" w:rsidRDefault="001F46F8" w:rsidP="001F46F8">
      <w:pPr>
        <w:pStyle w:val="EndNoteBibliography"/>
      </w:pPr>
      <w:r w:rsidRPr="001F46F8">
        <w:t xml:space="preserve">Wicker, T., S. Oberhaensli, F. Parlange, J. P. Buchmann, M. Shatalina, S. Roffler, R. Ben-David, J. Doležel, H. Šimková and P. Schulze-Lefert (2013). "The wheat powdery mildew genome shows the unique evolution of an obligate biotroph." </w:t>
      </w:r>
      <w:r w:rsidRPr="001F46F8">
        <w:rPr>
          <w:u w:val="single"/>
        </w:rPr>
        <w:t>Nature Genetics</w:t>
      </w:r>
      <w:r w:rsidRPr="001F46F8">
        <w:t xml:space="preserve"> </w:t>
      </w:r>
      <w:r w:rsidRPr="001F46F8">
        <w:rPr>
          <w:b/>
        </w:rPr>
        <w:t>45</w:t>
      </w:r>
      <w:r w:rsidRPr="001F46F8">
        <w:t>(9): 1092-1096.</w:t>
      </w:r>
    </w:p>
    <w:p w14:paraId="664B39D3" w14:textId="77777777" w:rsidR="001F46F8" w:rsidRPr="001F46F8" w:rsidRDefault="001F46F8" w:rsidP="001F46F8">
      <w:pPr>
        <w:pStyle w:val="EndNoteBibliography"/>
      </w:pPr>
      <w:r w:rsidRPr="001F46F8">
        <w:t xml:space="preserve">Zhang, L., A. Khan, D. Nino-Liu and M. Foolad (2002). "A molecular linkage map of tomato displaying chromosomal locations of resistance gene analogs based on a Lycopersicon esculentum× Lycopersicon hirsutum cross." </w:t>
      </w:r>
      <w:r w:rsidRPr="001F46F8">
        <w:rPr>
          <w:u w:val="single"/>
        </w:rPr>
        <w:t>Genome</w:t>
      </w:r>
      <w:r w:rsidRPr="001F46F8">
        <w:t xml:space="preserve"> </w:t>
      </w:r>
      <w:r w:rsidRPr="001F46F8">
        <w:rPr>
          <w:b/>
        </w:rPr>
        <w:t>45</w:t>
      </w:r>
      <w:r w:rsidRPr="001F46F8">
        <w:t>(1): 133-146.</w:t>
      </w:r>
    </w:p>
    <w:p w14:paraId="5085B5CF" w14:textId="77777777" w:rsidR="001F46F8" w:rsidRPr="001F46F8" w:rsidRDefault="001F46F8" w:rsidP="001F46F8">
      <w:pPr>
        <w:pStyle w:val="EndNoteBibliography"/>
      </w:pPr>
      <w:r w:rsidRPr="001F46F8">
        <w:lastRenderedPageBreak/>
        <w:t>Zhang, W., J. A. Corwin, D. Copeland, J. Feusier, R. Eshbaugh, F. Chen, S. Atwell and D. J. Kliebenstein (2017). "Differential Canalization across Arabidopsis Defenses against Botrytis cinerea Genetic Variation."</w:t>
      </w:r>
    </w:p>
    <w:p w14:paraId="05493296" w14:textId="77777777" w:rsidR="001F46F8" w:rsidRPr="001F46F8" w:rsidRDefault="001F46F8" w:rsidP="001F46F8">
      <w:pPr>
        <w:pStyle w:val="EndNoteBibliography"/>
      </w:pPr>
      <w:r w:rsidRPr="001F46F8">
        <w:t xml:space="preserve">Zipfel, C., S. Robatzek, L. Navarro and E. J. Oakeley (2004). "Bacterial disease resistance in Arabidopsis through flagellin perception." </w:t>
      </w:r>
      <w:r w:rsidRPr="001F46F8">
        <w:rPr>
          <w:u w:val="single"/>
        </w:rPr>
        <w:t>Nature</w:t>
      </w:r>
      <w:r w:rsidRPr="001F46F8">
        <w:t xml:space="preserve"> </w:t>
      </w:r>
      <w:r w:rsidRPr="001F46F8">
        <w:rPr>
          <w:b/>
        </w:rPr>
        <w:t>428</w:t>
      </w:r>
      <w:r w:rsidRPr="001F46F8">
        <w:t>(6984): 764.</w:t>
      </w:r>
    </w:p>
    <w:p w14:paraId="4FDF3002" w14:textId="7B018B48" w:rsidR="0097612A" w:rsidRPr="00572481" w:rsidRDefault="00416136" w:rsidP="00473ACC">
      <w:pPr>
        <w:spacing w:line="480" w:lineRule="auto"/>
        <w:rPr>
          <w:sz w:val="24"/>
          <w:szCs w:val="24"/>
        </w:rPr>
      </w:pPr>
      <w:r>
        <w:rPr>
          <w:sz w:val="24"/>
          <w:szCs w:val="24"/>
        </w:rPr>
        <w:fldChar w:fldCharType="end"/>
      </w:r>
    </w:p>
    <w:sectPr w:rsidR="0097612A" w:rsidRPr="00572481" w:rsidSect="00B770AF">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Gongjun Shi" w:date="2017-12-08T16:48:00Z" w:initials="GS">
    <w:p w14:paraId="661B1917" w14:textId="2AC8DF00" w:rsidR="009803E4" w:rsidRDefault="009803E4">
      <w:pPr>
        <w:pStyle w:val="CommentText"/>
      </w:pPr>
      <w:r>
        <w:rPr>
          <w:rStyle w:val="CommentReference"/>
        </w:rPr>
        <w:annotationRef/>
      </w:r>
      <w:r>
        <w:t>I don’t know the exact journal format, but wonder whether we can put this paragraph in the method part?</w:t>
      </w:r>
    </w:p>
  </w:comment>
  <w:comment w:id="5" w:author="Daniel Kliebenstein" w:date="2017-11-09T16:24:00Z" w:initials="DK">
    <w:p w14:paraId="2D645BE4" w14:textId="15F5ADFD" w:rsidR="009803E4" w:rsidRDefault="009803E4">
      <w:pPr>
        <w:pStyle w:val="CommentText"/>
      </w:pPr>
      <w:r>
        <w:rPr>
          <w:rStyle w:val="CommentReference"/>
        </w:rPr>
        <w:annotationRef/>
      </w:r>
      <w:r>
        <w:t>Do a blast search with this to see if there is a better generic name</w:t>
      </w:r>
    </w:p>
  </w:comment>
  <w:comment w:id="6" w:author="Daniel Kliebenstein" w:date="2017-11-09T16:24:00Z" w:initials="DK">
    <w:p w14:paraId="0D207FFB" w14:textId="28C5CDB0" w:rsidR="009803E4" w:rsidRDefault="009803E4">
      <w:pPr>
        <w:pStyle w:val="CommentText"/>
      </w:pPr>
      <w:r>
        <w:rPr>
          <w:rStyle w:val="CommentReference"/>
        </w:rPr>
        <w:annotationRef/>
      </w:r>
      <w:r>
        <w:t>Do a blast search on this to see if it is a specific type</w:t>
      </w:r>
    </w:p>
  </w:comment>
  <w:comment w:id="4" w:author="Nicole Soltis" w:date="2017-12-01T15:35:00Z" w:initials="NS">
    <w:p w14:paraId="1C9C7F16" w14:textId="39524AF3" w:rsidR="009803E4" w:rsidRDefault="009803E4">
      <w:pPr>
        <w:pStyle w:val="CommentText"/>
      </w:pPr>
      <w:r>
        <w:rPr>
          <w:rStyle w:val="CommentReference"/>
        </w:rPr>
        <w:annotationRef/>
      </w:r>
      <w:r>
        <w:t>Still need to search</w:t>
      </w:r>
    </w:p>
  </w:comment>
  <w:comment w:id="8" w:author="Daniel Kliebenstein" w:date="2017-11-09T16:32:00Z" w:initials="DK">
    <w:p w14:paraId="15544AFE" w14:textId="35CF8340" w:rsidR="009803E4" w:rsidRDefault="009803E4">
      <w:pPr>
        <w:pStyle w:val="CommentText"/>
      </w:pPr>
      <w:r>
        <w:rPr>
          <w:rStyle w:val="CommentReference"/>
        </w:rPr>
        <w:annotationRef/>
      </w:r>
      <w:r>
        <w:t>Is this true?</w:t>
      </w:r>
    </w:p>
  </w:comment>
  <w:comment w:id="9" w:author="Daniel Kliebenstein" w:date="2017-11-09T16:33:00Z" w:initials="DK">
    <w:p w14:paraId="75DC0075" w14:textId="72F1DC16" w:rsidR="009803E4" w:rsidRDefault="009803E4">
      <w:pPr>
        <w:pStyle w:val="CommentText"/>
      </w:pPr>
      <w:r>
        <w:rPr>
          <w:rStyle w:val="CommentReference"/>
        </w:rPr>
        <w:annotationRef/>
      </w:r>
      <w:r>
        <w:t>Do you want to try GWA on this transcript to see if you get a similar pattern?</w:t>
      </w:r>
    </w:p>
  </w:comment>
  <w:comment w:id="7" w:author="Nicole Soltis" w:date="2017-12-01T15:35:00Z" w:initials="NS">
    <w:p w14:paraId="6E739408" w14:textId="69DFE560" w:rsidR="009803E4" w:rsidRDefault="009803E4">
      <w:pPr>
        <w:pStyle w:val="CommentText"/>
      </w:pPr>
      <w:r>
        <w:rPr>
          <w:rStyle w:val="CommentReference"/>
        </w:rPr>
        <w:annotationRef/>
      </w:r>
      <w:r>
        <w:t>Still working to address these ques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BCE909" w15:done="0"/>
  <w15:commentEx w15:paraId="4F9E77C8" w15:done="0"/>
  <w15:commentEx w15:paraId="52BB9F9D" w15:done="0"/>
  <w15:commentEx w15:paraId="661B1917" w15:done="0"/>
  <w15:commentEx w15:paraId="771FCD40" w15:done="0"/>
  <w15:commentEx w15:paraId="4D79B7B9" w15:done="0"/>
  <w15:commentEx w15:paraId="2D645BE4" w15:done="0"/>
  <w15:commentEx w15:paraId="0D207FFB" w15:done="0"/>
  <w15:commentEx w15:paraId="1C9C7F16" w15:done="0"/>
  <w15:commentEx w15:paraId="5F405E8B" w15:done="0"/>
  <w15:commentEx w15:paraId="15544AFE" w15:done="0"/>
  <w15:commentEx w15:paraId="75DC0075" w15:done="0"/>
  <w15:commentEx w15:paraId="6E739408" w15:done="0"/>
  <w15:commentEx w15:paraId="67F6DE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5F86DB" w14:textId="77777777" w:rsidR="0088085B" w:rsidRDefault="0088085B" w:rsidP="00B770AF">
      <w:r>
        <w:separator/>
      </w:r>
    </w:p>
  </w:endnote>
  <w:endnote w:type="continuationSeparator" w:id="0">
    <w:p w14:paraId="248FF25F" w14:textId="77777777" w:rsidR="0088085B" w:rsidRDefault="0088085B"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2B079C77" w:rsidR="00B770AF" w:rsidRDefault="00B770AF">
        <w:pPr>
          <w:pStyle w:val="Footer"/>
          <w:jc w:val="right"/>
        </w:pPr>
        <w:r>
          <w:fldChar w:fldCharType="begin"/>
        </w:r>
        <w:r>
          <w:instrText xml:space="preserve"> PAGE   \* MERGEFORMAT </w:instrText>
        </w:r>
        <w:r>
          <w:fldChar w:fldCharType="separate"/>
        </w:r>
        <w:r w:rsidR="00144E17">
          <w:rPr>
            <w:noProof/>
          </w:rPr>
          <w:t>1</w:t>
        </w:r>
        <w:r>
          <w:rPr>
            <w:noProof/>
          </w:rPr>
          <w:fldChar w:fldCharType="end"/>
        </w:r>
      </w:p>
    </w:sdtContent>
  </w:sdt>
  <w:p w14:paraId="2A87802D" w14:textId="77777777" w:rsidR="00B770AF" w:rsidRDefault="00B770A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3312FD" w14:textId="77777777" w:rsidR="0088085B" w:rsidRDefault="0088085B" w:rsidP="00B770AF">
      <w:r>
        <w:separator/>
      </w:r>
    </w:p>
  </w:footnote>
  <w:footnote w:type="continuationSeparator" w:id="0">
    <w:p w14:paraId="242EA212" w14:textId="77777777" w:rsidR="0088085B" w:rsidRDefault="0088085B" w:rsidP="00B770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ongjun Shi">
    <w15:presenceInfo w15:providerId="AD" w15:userId="S-1-5-21-145012770-2172889430-2296263792-9034"/>
  </w15:person>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6&lt;/item&gt;&lt;item&gt;537&lt;/item&gt;&lt;item&gt;538&lt;/item&gt;&lt;item&gt;539&lt;/item&gt;&lt;item&gt;545&lt;/item&gt;&lt;item&gt;546&lt;/item&gt;&lt;item&gt;547&lt;/item&gt;&lt;item&gt;548&lt;/item&gt;&lt;item&gt;549&lt;/item&gt;&lt;item&gt;550&lt;/item&gt;&lt;item&gt;551&lt;/item&gt;&lt;item&gt;553&lt;/item&gt;&lt;item&gt;554&lt;/item&gt;&lt;item&gt;555&lt;/item&gt;&lt;item&gt;563&lt;/item&gt;&lt;item&gt;564&lt;/item&gt;&lt;item&gt;565&lt;/item&gt;&lt;item&gt;567&lt;/item&gt;&lt;item&gt;568&lt;/item&gt;&lt;item&gt;569&lt;/item&gt;&lt;item&gt;570&lt;/item&gt;&lt;item&gt;571&lt;/item&gt;&lt;item&gt;572&lt;/item&gt;&lt;item&gt;573&lt;/item&gt;&lt;item&gt;575&lt;/item&gt;&lt;item&gt;576&lt;/item&gt;&lt;item&gt;578&lt;/item&gt;&lt;item&gt;580&lt;/item&gt;&lt;item&gt;581&lt;/item&gt;&lt;item&gt;582&lt;/item&gt;&lt;item&gt;583&lt;/item&gt;&lt;item&gt;584&lt;/item&gt;&lt;item&gt;588&lt;/item&gt;&lt;item&gt;589&lt;/item&gt;&lt;item&gt;590&lt;/item&gt;&lt;item&gt;592&lt;/item&gt;&lt;item&gt;593&lt;/item&gt;&lt;/record-ids&gt;&lt;/item&gt;&lt;/Libraries&gt;"/>
  </w:docVars>
  <w:rsids>
    <w:rsidRoot w:val="00E76177"/>
    <w:rsid w:val="00012693"/>
    <w:rsid w:val="00013F49"/>
    <w:rsid w:val="00016D5A"/>
    <w:rsid w:val="00021031"/>
    <w:rsid w:val="00021A50"/>
    <w:rsid w:val="000224F6"/>
    <w:rsid w:val="00024937"/>
    <w:rsid w:val="00025485"/>
    <w:rsid w:val="00030F30"/>
    <w:rsid w:val="000328E8"/>
    <w:rsid w:val="000411CA"/>
    <w:rsid w:val="00042D5F"/>
    <w:rsid w:val="00043732"/>
    <w:rsid w:val="000448B9"/>
    <w:rsid w:val="00045BC3"/>
    <w:rsid w:val="0005030A"/>
    <w:rsid w:val="00056149"/>
    <w:rsid w:val="0005618A"/>
    <w:rsid w:val="0005656C"/>
    <w:rsid w:val="00062A83"/>
    <w:rsid w:val="00063A14"/>
    <w:rsid w:val="00066E36"/>
    <w:rsid w:val="000700B8"/>
    <w:rsid w:val="00070C45"/>
    <w:rsid w:val="00070D24"/>
    <w:rsid w:val="00072CD7"/>
    <w:rsid w:val="0007423C"/>
    <w:rsid w:val="000767A3"/>
    <w:rsid w:val="00077676"/>
    <w:rsid w:val="00080F1D"/>
    <w:rsid w:val="00082586"/>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5CC5"/>
    <w:rsid w:val="00111AF8"/>
    <w:rsid w:val="00111B83"/>
    <w:rsid w:val="00114BEC"/>
    <w:rsid w:val="00115A56"/>
    <w:rsid w:val="0012005A"/>
    <w:rsid w:val="00123ADB"/>
    <w:rsid w:val="00124798"/>
    <w:rsid w:val="00124B90"/>
    <w:rsid w:val="00127063"/>
    <w:rsid w:val="00127BF2"/>
    <w:rsid w:val="0013192E"/>
    <w:rsid w:val="00134F7E"/>
    <w:rsid w:val="0013514F"/>
    <w:rsid w:val="00141F54"/>
    <w:rsid w:val="0014362A"/>
    <w:rsid w:val="00144E17"/>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4B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6F8"/>
    <w:rsid w:val="001F4FA6"/>
    <w:rsid w:val="00200F30"/>
    <w:rsid w:val="00201913"/>
    <w:rsid w:val="00205DCE"/>
    <w:rsid w:val="00210E6E"/>
    <w:rsid w:val="0021189C"/>
    <w:rsid w:val="002122BA"/>
    <w:rsid w:val="002128AA"/>
    <w:rsid w:val="0021348F"/>
    <w:rsid w:val="0021544C"/>
    <w:rsid w:val="002176E8"/>
    <w:rsid w:val="0022004A"/>
    <w:rsid w:val="00220EA8"/>
    <w:rsid w:val="0022108E"/>
    <w:rsid w:val="00222FE4"/>
    <w:rsid w:val="0022372E"/>
    <w:rsid w:val="00223B11"/>
    <w:rsid w:val="00225CB0"/>
    <w:rsid w:val="002341FD"/>
    <w:rsid w:val="00234632"/>
    <w:rsid w:val="00243223"/>
    <w:rsid w:val="00245091"/>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31BB"/>
    <w:rsid w:val="00273A10"/>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B35B9"/>
    <w:rsid w:val="002C1157"/>
    <w:rsid w:val="002C1318"/>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417B"/>
    <w:rsid w:val="003E5F69"/>
    <w:rsid w:val="003E70BE"/>
    <w:rsid w:val="003E7349"/>
    <w:rsid w:val="003F0A42"/>
    <w:rsid w:val="003F1CAD"/>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1A0B"/>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6F2"/>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21DA"/>
    <w:rsid w:val="004C372B"/>
    <w:rsid w:val="004C6F15"/>
    <w:rsid w:val="004C7CFA"/>
    <w:rsid w:val="004D38F6"/>
    <w:rsid w:val="004D42B7"/>
    <w:rsid w:val="004D6C07"/>
    <w:rsid w:val="004D7AF9"/>
    <w:rsid w:val="004E0DD7"/>
    <w:rsid w:val="004E20FE"/>
    <w:rsid w:val="004E24F5"/>
    <w:rsid w:val="004E4DDA"/>
    <w:rsid w:val="004E5A9E"/>
    <w:rsid w:val="004F012E"/>
    <w:rsid w:val="004F4F2D"/>
    <w:rsid w:val="004F7F9A"/>
    <w:rsid w:val="00502CFB"/>
    <w:rsid w:val="00505921"/>
    <w:rsid w:val="00505B78"/>
    <w:rsid w:val="00510B7F"/>
    <w:rsid w:val="0051158A"/>
    <w:rsid w:val="005158C1"/>
    <w:rsid w:val="00517AFA"/>
    <w:rsid w:val="00520E5A"/>
    <w:rsid w:val="00522C45"/>
    <w:rsid w:val="00527A5D"/>
    <w:rsid w:val="00530DA9"/>
    <w:rsid w:val="00532EBA"/>
    <w:rsid w:val="005339D5"/>
    <w:rsid w:val="00533C07"/>
    <w:rsid w:val="00533C2A"/>
    <w:rsid w:val="00534732"/>
    <w:rsid w:val="005352C3"/>
    <w:rsid w:val="00535F6E"/>
    <w:rsid w:val="005370B1"/>
    <w:rsid w:val="0054317F"/>
    <w:rsid w:val="00543D88"/>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2316"/>
    <w:rsid w:val="00725782"/>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D8D"/>
    <w:rsid w:val="00865EDB"/>
    <w:rsid w:val="008664CC"/>
    <w:rsid w:val="00870396"/>
    <w:rsid w:val="00870D27"/>
    <w:rsid w:val="00871989"/>
    <w:rsid w:val="00874893"/>
    <w:rsid w:val="00876347"/>
    <w:rsid w:val="00877AE8"/>
    <w:rsid w:val="0088085B"/>
    <w:rsid w:val="00881D87"/>
    <w:rsid w:val="008828FA"/>
    <w:rsid w:val="00890F0E"/>
    <w:rsid w:val="00891BDB"/>
    <w:rsid w:val="008945F3"/>
    <w:rsid w:val="0089779F"/>
    <w:rsid w:val="008A0D22"/>
    <w:rsid w:val="008A25B9"/>
    <w:rsid w:val="008A2C55"/>
    <w:rsid w:val="008A387A"/>
    <w:rsid w:val="008A562C"/>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3FE5"/>
    <w:rsid w:val="008D4F2C"/>
    <w:rsid w:val="008D768E"/>
    <w:rsid w:val="008E5F1F"/>
    <w:rsid w:val="008E6715"/>
    <w:rsid w:val="008E68AA"/>
    <w:rsid w:val="008F3BDD"/>
    <w:rsid w:val="008F425E"/>
    <w:rsid w:val="008F65C4"/>
    <w:rsid w:val="008F7E60"/>
    <w:rsid w:val="0090670B"/>
    <w:rsid w:val="00907A4A"/>
    <w:rsid w:val="00913826"/>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03E4"/>
    <w:rsid w:val="009810DC"/>
    <w:rsid w:val="009814E1"/>
    <w:rsid w:val="00981BE2"/>
    <w:rsid w:val="00982B89"/>
    <w:rsid w:val="009836A7"/>
    <w:rsid w:val="009837F4"/>
    <w:rsid w:val="00985CC9"/>
    <w:rsid w:val="00990039"/>
    <w:rsid w:val="00990316"/>
    <w:rsid w:val="00991CA3"/>
    <w:rsid w:val="00992198"/>
    <w:rsid w:val="00996CDE"/>
    <w:rsid w:val="00997C33"/>
    <w:rsid w:val="009A1C3C"/>
    <w:rsid w:val="009A2734"/>
    <w:rsid w:val="009A5C4F"/>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172"/>
    <w:rsid w:val="00A205B0"/>
    <w:rsid w:val="00A2269E"/>
    <w:rsid w:val="00A24C96"/>
    <w:rsid w:val="00A254EC"/>
    <w:rsid w:val="00A272AB"/>
    <w:rsid w:val="00A27AF5"/>
    <w:rsid w:val="00A303A1"/>
    <w:rsid w:val="00A333FE"/>
    <w:rsid w:val="00A33EE1"/>
    <w:rsid w:val="00A36FBD"/>
    <w:rsid w:val="00A42B96"/>
    <w:rsid w:val="00A450A5"/>
    <w:rsid w:val="00A4754B"/>
    <w:rsid w:val="00A50C30"/>
    <w:rsid w:val="00A52DC5"/>
    <w:rsid w:val="00A54829"/>
    <w:rsid w:val="00A55BC9"/>
    <w:rsid w:val="00A60CBA"/>
    <w:rsid w:val="00A615A8"/>
    <w:rsid w:val="00A63631"/>
    <w:rsid w:val="00A65664"/>
    <w:rsid w:val="00A658A6"/>
    <w:rsid w:val="00A65CA2"/>
    <w:rsid w:val="00A662C7"/>
    <w:rsid w:val="00A710D9"/>
    <w:rsid w:val="00A71D18"/>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B0E"/>
    <w:rsid w:val="00B72D9C"/>
    <w:rsid w:val="00B738AF"/>
    <w:rsid w:val="00B74912"/>
    <w:rsid w:val="00B7604A"/>
    <w:rsid w:val="00B770AF"/>
    <w:rsid w:val="00B80A8C"/>
    <w:rsid w:val="00B81F2E"/>
    <w:rsid w:val="00B82CAE"/>
    <w:rsid w:val="00B84524"/>
    <w:rsid w:val="00B84662"/>
    <w:rsid w:val="00B84878"/>
    <w:rsid w:val="00B84B4D"/>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07DA"/>
    <w:rsid w:val="00C415CE"/>
    <w:rsid w:val="00C41799"/>
    <w:rsid w:val="00C436F8"/>
    <w:rsid w:val="00C448B0"/>
    <w:rsid w:val="00C449F6"/>
    <w:rsid w:val="00C44A9A"/>
    <w:rsid w:val="00C45886"/>
    <w:rsid w:val="00C51BBB"/>
    <w:rsid w:val="00C54721"/>
    <w:rsid w:val="00C560C2"/>
    <w:rsid w:val="00C5620F"/>
    <w:rsid w:val="00C568A4"/>
    <w:rsid w:val="00C56D14"/>
    <w:rsid w:val="00C6118B"/>
    <w:rsid w:val="00C62C06"/>
    <w:rsid w:val="00C65355"/>
    <w:rsid w:val="00C676E0"/>
    <w:rsid w:val="00C676F1"/>
    <w:rsid w:val="00C7363A"/>
    <w:rsid w:val="00C765E0"/>
    <w:rsid w:val="00C76EE4"/>
    <w:rsid w:val="00C81AC1"/>
    <w:rsid w:val="00C81BC0"/>
    <w:rsid w:val="00C8442F"/>
    <w:rsid w:val="00C84C63"/>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2CAF"/>
    <w:rsid w:val="00CF38E5"/>
    <w:rsid w:val="00CF4535"/>
    <w:rsid w:val="00CF6F9C"/>
    <w:rsid w:val="00D0235E"/>
    <w:rsid w:val="00D02CC3"/>
    <w:rsid w:val="00D02E34"/>
    <w:rsid w:val="00D03A16"/>
    <w:rsid w:val="00D03E48"/>
    <w:rsid w:val="00D043F5"/>
    <w:rsid w:val="00D1009F"/>
    <w:rsid w:val="00D1350F"/>
    <w:rsid w:val="00D1667C"/>
    <w:rsid w:val="00D20BC2"/>
    <w:rsid w:val="00D21C1F"/>
    <w:rsid w:val="00D24AD0"/>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62555"/>
    <w:rsid w:val="00D6757A"/>
    <w:rsid w:val="00D67BAC"/>
    <w:rsid w:val="00D702E6"/>
    <w:rsid w:val="00D70F24"/>
    <w:rsid w:val="00D71B30"/>
    <w:rsid w:val="00D741FF"/>
    <w:rsid w:val="00D7511B"/>
    <w:rsid w:val="00D759AF"/>
    <w:rsid w:val="00D777CC"/>
    <w:rsid w:val="00D77859"/>
    <w:rsid w:val="00D844F2"/>
    <w:rsid w:val="00D85DC4"/>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496B"/>
    <w:rsid w:val="00DC6C6F"/>
    <w:rsid w:val="00DC717E"/>
    <w:rsid w:val="00DC7B96"/>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17FB6"/>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B6FB3"/>
    <w:rsid w:val="00FC1392"/>
    <w:rsid w:val="00FC6086"/>
    <w:rsid w:val="00FC7461"/>
    <w:rsid w:val="00FD1429"/>
    <w:rsid w:val="00FD28D9"/>
    <w:rsid w:val="00FD2B5C"/>
    <w:rsid w:val="00FD31A2"/>
    <w:rsid w:val="00FD3221"/>
    <w:rsid w:val="00FD66D5"/>
    <w:rsid w:val="00FD6C46"/>
    <w:rsid w:val="00FD6D56"/>
    <w:rsid w:val="00FE0CB0"/>
    <w:rsid w:val="00FE1826"/>
    <w:rsid w:val="00FE1BFF"/>
    <w:rsid w:val="00FE299F"/>
    <w:rsid w:val="00FE341C"/>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http://www.broadinstitute.org/"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B355E3-E241-4714-88C3-0CCC41D45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7237</Words>
  <Characters>98256</Characters>
  <Application>Microsoft Office Word</Application>
  <DocSecurity>0</DocSecurity>
  <Lines>818</Lines>
  <Paragraphs>23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152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cp:revision>
  <dcterms:created xsi:type="dcterms:W3CDTF">2018-01-05T04:15:00Z</dcterms:created>
  <dcterms:modified xsi:type="dcterms:W3CDTF">2018-01-05T04:15:00Z</dcterms:modified>
</cp:coreProperties>
</file>